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3CB30AA3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="0005659F">
        <w:rPr>
          <w:rFonts w:eastAsia="Calibri" w:cs="Tahoma"/>
          <w:sz w:val="37"/>
          <w:szCs w:val="37"/>
        </w:rPr>
        <w:t>Final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proofErr w:type="gramStart"/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proofErr w:type="gramEnd"/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1EA497B3" w14:textId="42CB9607" w:rsidR="00704D02" w:rsidRPr="00704D02" w:rsidRDefault="00BD216A" w:rsidP="00704D02">
      <w:pPr>
        <w:pStyle w:val="PargrafodaLista"/>
        <w:numPr>
          <w:ilvl w:val="0"/>
          <w:numId w:val="29"/>
        </w:numPr>
        <w:jc w:val="center"/>
        <w:rPr>
          <w:rFonts w:cs="Tahoma"/>
          <w:sz w:val="28"/>
          <w:szCs w:val="40"/>
        </w:rPr>
      </w:pPr>
      <w:r w:rsidRPr="00704D02">
        <w:rPr>
          <w:rFonts w:eastAsia="Calibri" w:cs="Tahoma"/>
          <w:sz w:val="28"/>
          <w:szCs w:val="40"/>
        </w:rPr>
        <w:t>novembro</w:t>
      </w:r>
      <w:r w:rsidR="00F20BC4" w:rsidRPr="00704D02">
        <w:rPr>
          <w:rFonts w:cs="Tahoma"/>
          <w:sz w:val="28"/>
          <w:szCs w:val="40"/>
        </w:rPr>
        <w:t xml:space="preserve"> 2017</w:t>
      </w:r>
      <w:r w:rsidR="00704D02" w:rsidRPr="00704D02">
        <w:rPr>
          <w:rFonts w:cs="Tahoma"/>
          <w:sz w:val="28"/>
          <w:szCs w:val="40"/>
        </w:rPr>
        <w:br w:type="page"/>
      </w:r>
    </w:p>
    <w:p w14:paraId="7ED34B55" w14:textId="31261F4D" w:rsidR="00704D02" w:rsidRDefault="00704D02" w:rsidP="00704D02">
      <w:pPr>
        <w:pStyle w:val="anexoheading1"/>
        <w:numPr>
          <w:ilvl w:val="0"/>
          <w:numId w:val="0"/>
        </w:numPr>
      </w:pPr>
      <w:bookmarkStart w:id="0" w:name="_Toc498092318"/>
      <w:r>
        <w:lastRenderedPageBreak/>
        <w:t>Resumo</w:t>
      </w:r>
      <w:bookmarkEnd w:id="0"/>
    </w:p>
    <w:p w14:paraId="166EE252" w14:textId="0A139E50" w:rsidR="00E9160C" w:rsidRDefault="00E9160C" w:rsidP="00E9160C">
      <w:r>
        <w:t xml:space="preserve">Este trabalho consiste na construção de um jogo, </w:t>
      </w:r>
      <w:r w:rsidR="00070C79">
        <w:t>“</w:t>
      </w:r>
      <w:r w:rsidRPr="00070C79">
        <w:t>Corrida de Reis</w:t>
      </w:r>
      <w:r w:rsidR="00070C79">
        <w:t>”</w:t>
      </w:r>
      <w:r>
        <w:t>, utilizando uma linguagem de programação em lógica, denominada como PROLOG.</w:t>
      </w:r>
    </w:p>
    <w:p w14:paraId="36ED13BE" w14:textId="62F2C5F4" w:rsidR="00E9160C" w:rsidRPr="00C316AD" w:rsidRDefault="00070C79" w:rsidP="00E9160C">
      <w:r>
        <w:t>“</w:t>
      </w:r>
      <w:r w:rsidR="00E9160C" w:rsidRPr="00070C79">
        <w:t>Corrida de Reis</w:t>
      </w:r>
      <w:r w:rsidRPr="00070C79">
        <w:t>”</w:t>
      </w:r>
      <w:r w:rsidR="00E9160C" w:rsidRPr="008967E3">
        <w:rPr>
          <w:i/>
        </w:rPr>
        <w:t xml:space="preserve"> </w:t>
      </w:r>
      <w:r w:rsidR="00E9160C">
        <w:t xml:space="preserve">é uma variante mais avançada do xadrez, apenas aconselhada para jogadores experientes. É um jogo para dois jogadores e com as mesmas regras do xadrez, à exceção de não ser permitido fazer a jogada de </w:t>
      </w:r>
      <w:r w:rsidR="00E9160C" w:rsidRPr="005F7452">
        <w:rPr>
          <w:i/>
        </w:rPr>
        <w:t>Xeque-Mate</w:t>
      </w:r>
      <w:r w:rsidR="00E9160C">
        <w:t xml:space="preserve"> e o segundo jogador necessitar de jogar mais uma vez antes do final da partida. Os jogadores começam do mesmo lado tabuleiro cada um com as seguintes peças: um </w:t>
      </w:r>
      <w:r w:rsidR="00E9160C" w:rsidRPr="00070C79">
        <w:t>Rei</w:t>
      </w:r>
      <w:r w:rsidR="00E9160C">
        <w:t xml:space="preserve">, uma </w:t>
      </w:r>
      <w:r w:rsidR="00E9160C" w:rsidRPr="00070C79">
        <w:t>Rainha</w:t>
      </w:r>
      <w:r w:rsidR="00E9160C">
        <w:t xml:space="preserve">, 2 </w:t>
      </w:r>
      <w:r w:rsidR="00E9160C" w:rsidRPr="00070C79">
        <w:t>Torres</w:t>
      </w:r>
      <w:r w:rsidR="00E9160C">
        <w:t xml:space="preserve">, 2 </w:t>
      </w:r>
      <w:r w:rsidR="00E9160C" w:rsidRPr="00070C79">
        <w:t>Bispos</w:t>
      </w:r>
      <w:r w:rsidR="00E9160C">
        <w:t xml:space="preserve"> e 2 </w:t>
      </w:r>
      <w:r w:rsidR="00E9160C" w:rsidRPr="00070C79">
        <w:t>Cavalos</w:t>
      </w:r>
      <w:r w:rsidR="00E9160C">
        <w:t xml:space="preserve">. O objetivo do jogo é levar o Rei para a última linha do tabuleiro. Se o segundo jogador conseguir colocar o seu </w:t>
      </w:r>
      <w:r w:rsidR="00E9160C" w:rsidRPr="00070C79">
        <w:t>Rei</w:t>
      </w:r>
      <w:r w:rsidR="00E9160C">
        <w:rPr>
          <w:i/>
        </w:rPr>
        <w:t xml:space="preserve"> </w:t>
      </w:r>
      <w:r w:rsidR="00E9160C">
        <w:t xml:space="preserve">na última linha do tabuleiro quando o primeiro já o tinha feito, então é considerado </w:t>
      </w:r>
      <w:r>
        <w:t>e</w:t>
      </w:r>
      <w:r w:rsidR="00E9160C" w:rsidRPr="00070C79">
        <w:t>mpate</w:t>
      </w:r>
      <w:r w:rsidR="00E9160C">
        <w:t>.</w:t>
      </w:r>
    </w:p>
    <w:p w14:paraId="401B4374" w14:textId="77777777" w:rsidR="00E9160C" w:rsidRDefault="00E9160C" w:rsidP="00E9160C">
      <w:r>
        <w:t xml:space="preserve">Através da manipulação de predicados disponibilizados pelo </w:t>
      </w:r>
      <w:bookmarkStart w:id="1" w:name="_GoBack"/>
      <w:proofErr w:type="spellStart"/>
      <w:r w:rsidRPr="00070C79">
        <w:rPr>
          <w:i/>
        </w:rPr>
        <w:t>SICStus</w:t>
      </w:r>
      <w:proofErr w:type="spellEnd"/>
      <w:r w:rsidRPr="00070C79">
        <w:rPr>
          <w:i/>
        </w:rPr>
        <w:t xml:space="preserve"> </w:t>
      </w:r>
      <w:proofErr w:type="spellStart"/>
      <w:r w:rsidRPr="00070C79">
        <w:rPr>
          <w:i/>
        </w:rPr>
        <w:t>Prolog</w:t>
      </w:r>
      <w:bookmarkEnd w:id="1"/>
      <w:proofErr w:type="spellEnd"/>
      <w:r>
        <w:t xml:space="preserve">, foi possível a total implementação do jogo de modo eficiente e prático. Também implementamos todos os objetivos pedidos na descrição do guião, tal como os modos de jogo </w:t>
      </w:r>
      <w:proofErr w:type="gramStart"/>
      <w:r>
        <w:t>( Humano</w:t>
      </w:r>
      <w:proofErr w:type="gramEnd"/>
      <w:r>
        <w:t xml:space="preserve"> vs. Humano, Humano vs. Computador e Computador vs. Computador).</w:t>
      </w:r>
    </w:p>
    <w:p w14:paraId="70F79467" w14:textId="77777777" w:rsidR="00E9160C" w:rsidRDefault="00E9160C" w:rsidP="00E9160C">
      <w:r>
        <w:t>Podemos concluir que foi através deste projeto que consolidamos o nosso conhecimento sobre a cadeira.</w:t>
      </w:r>
    </w:p>
    <w:p w14:paraId="24B91865" w14:textId="3B85C8A3" w:rsidR="00892CB7" w:rsidRDefault="00892CB7" w:rsidP="00704D02"/>
    <w:p w14:paraId="37AF059F" w14:textId="50777BD4" w:rsidR="00877F3F" w:rsidRDefault="00087EAF">
      <w:pPr>
        <w:spacing w:line="240" w:lineRule="auto"/>
        <w:jc w:val="left"/>
      </w:pPr>
      <w:r>
        <w:br w:type="page"/>
      </w:r>
    </w:p>
    <w:p w14:paraId="3700F83A" w14:textId="77777777" w:rsidR="00B74F4D" w:rsidRPr="008967E3" w:rsidRDefault="00B74F4D" w:rsidP="00704D02"/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35A0586D" w14:textId="03A1B483" w:rsidR="000C7018" w:rsidRPr="000C7018" w:rsidRDefault="007B3BDE" w:rsidP="000C7018">
          <w:pPr>
            <w:rPr>
              <w:rFonts w:eastAsiaTheme="majorEastAsia" w:cstheme="majorBidi"/>
              <w:color w:val="2F5496" w:themeColor="accent1" w:themeShade="BF"/>
              <w:spacing w:val="-10"/>
              <w:kern w:val="28"/>
              <w:sz w:val="40"/>
              <w:szCs w:val="56"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  <w:r w:rsidRPr="00A41EC3">
            <w:rPr>
              <w:caps/>
              <w:sz w:val="24"/>
              <w:szCs w:val="24"/>
            </w:rPr>
            <w:fldChar w:fldCharType="begin"/>
          </w:r>
          <w:r w:rsidRPr="00A41EC3">
            <w:instrText>TOC \o "1-3" \h \z \u</w:instrText>
          </w:r>
          <w:r w:rsidRPr="00A41EC3">
            <w:rPr>
              <w:caps/>
              <w:sz w:val="24"/>
              <w:szCs w:val="24"/>
            </w:rPr>
            <w:fldChar w:fldCharType="separate"/>
          </w:r>
        </w:p>
        <w:p w14:paraId="636D0E8F" w14:textId="77777777" w:rsidR="000C7018" w:rsidRDefault="00532C89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19" w:history="1">
            <w:r w:rsidR="000C7018" w:rsidRPr="005F4945">
              <w:rPr>
                <w:rStyle w:val="Hiperligao"/>
                <w:noProof/>
              </w:rPr>
              <w:t>1</w:t>
            </w:r>
            <w:r w:rsidR="000C7018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C7018" w:rsidRPr="005F4945">
              <w:rPr>
                <w:rStyle w:val="Hiperligao"/>
                <w:noProof/>
              </w:rPr>
              <w:t>Introduçã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19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5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69D4704B" w14:textId="77777777" w:rsidR="000C7018" w:rsidRDefault="00532C89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20" w:history="1">
            <w:r w:rsidR="000C7018" w:rsidRPr="005F4945">
              <w:rPr>
                <w:rStyle w:val="Hiperligao"/>
                <w:noProof/>
              </w:rPr>
              <w:t>2</w:t>
            </w:r>
            <w:r w:rsidR="000C7018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C7018" w:rsidRPr="005F4945">
              <w:rPr>
                <w:rStyle w:val="Hiperligao"/>
                <w:noProof/>
              </w:rPr>
              <w:t>O jogo Corrida de Reis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0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5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15E4E01D" w14:textId="77777777" w:rsidR="000C7018" w:rsidRDefault="00532C89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1" w:history="1">
            <w:r w:rsidR="000C7018" w:rsidRPr="005F4945">
              <w:rPr>
                <w:rStyle w:val="Hiperligao"/>
                <w:noProof/>
              </w:rPr>
              <w:t>2.1</w:t>
            </w:r>
            <w:r w:rsidR="000C7018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Imagens do Jogo Corrida do Reis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1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6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08767D79" w14:textId="77777777" w:rsidR="000C7018" w:rsidRDefault="00532C89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22" w:history="1">
            <w:r w:rsidR="000C7018" w:rsidRPr="005F4945">
              <w:rPr>
                <w:rStyle w:val="Hiperligao"/>
                <w:noProof/>
              </w:rPr>
              <w:t>3</w:t>
            </w:r>
            <w:r w:rsidR="000C7018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C7018" w:rsidRPr="005F4945">
              <w:rPr>
                <w:rStyle w:val="Hiperligao"/>
                <w:noProof/>
              </w:rPr>
              <w:t>Abordagem inicial à modelação do jogo em Prolog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2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8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44B842A1" w14:textId="77777777" w:rsidR="000C7018" w:rsidRDefault="00532C89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3" w:history="1">
            <w:r w:rsidR="000C7018" w:rsidRPr="005F4945">
              <w:rPr>
                <w:rStyle w:val="Hiperligao"/>
                <w:noProof/>
              </w:rPr>
              <w:t>3.1</w:t>
            </w:r>
            <w:r w:rsidR="000C7018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Representação do estado do jog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3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8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6BE0F2C0" w14:textId="77777777" w:rsidR="000C7018" w:rsidRDefault="00532C89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092324" w:history="1">
            <w:r w:rsidR="000C7018" w:rsidRPr="005F4945">
              <w:rPr>
                <w:rStyle w:val="Hiperligao"/>
                <w:noProof/>
              </w:rPr>
              <w:t>3.1.1</w:t>
            </w:r>
            <w:r w:rsidR="000C7018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Lista representativa do estado inicial do jog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4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9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2FCDAEE8" w14:textId="77777777" w:rsidR="000C7018" w:rsidRDefault="00532C89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092325" w:history="1">
            <w:r w:rsidR="000C7018" w:rsidRPr="005F4945">
              <w:rPr>
                <w:rStyle w:val="Hiperligao"/>
                <w:noProof/>
              </w:rPr>
              <w:t>3.1.2</w:t>
            </w:r>
            <w:r w:rsidR="000C7018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Lista representativa de um possível estado intermédio do jog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5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9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00BBB734" w14:textId="77777777" w:rsidR="000C7018" w:rsidRDefault="00532C89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092326" w:history="1">
            <w:r w:rsidR="000C7018" w:rsidRPr="005F4945">
              <w:rPr>
                <w:rStyle w:val="Hiperligao"/>
                <w:bCs/>
                <w:iCs/>
                <w:noProof/>
              </w:rPr>
              <w:t>3.1.3</w:t>
            </w:r>
            <w:r w:rsidR="000C7018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Lista representativa de um possível estado final do jog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6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9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3C6FECDB" w14:textId="77777777" w:rsidR="000C7018" w:rsidRDefault="00532C89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7" w:history="1">
            <w:r w:rsidR="000C7018" w:rsidRPr="005F4945">
              <w:rPr>
                <w:rStyle w:val="Hiperligao"/>
                <w:noProof/>
              </w:rPr>
              <w:t>3.2</w:t>
            </w:r>
            <w:r w:rsidR="000C7018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Visualização do tabuleiro em modo de text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7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10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2CDE526C" w14:textId="77777777" w:rsidR="000C7018" w:rsidRDefault="00532C89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8" w:history="1">
            <w:r w:rsidR="000C7018" w:rsidRPr="005F4945">
              <w:rPr>
                <w:rStyle w:val="Hiperligao"/>
                <w:noProof/>
              </w:rPr>
              <w:t>3.3</w:t>
            </w:r>
            <w:r w:rsidR="000C7018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Cabeçalhos dos predicados a serem implementados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8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11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680CB566" w14:textId="77777777" w:rsidR="000C7018" w:rsidRDefault="00532C89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29" w:history="1">
            <w:r w:rsidR="000C7018" w:rsidRPr="005F4945">
              <w:rPr>
                <w:rStyle w:val="Hiperligao"/>
                <w:noProof/>
              </w:rPr>
              <w:t>4</w:t>
            </w:r>
            <w:r w:rsidR="000C7018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C7018" w:rsidRPr="005F4945">
              <w:rPr>
                <w:rStyle w:val="Hiperligao"/>
                <w:noProof/>
              </w:rPr>
              <w:t>Bibliografia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9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12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p w14:paraId="1DE1360A" w14:textId="77777777" w:rsidR="00106E3F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8182692" w:history="1">
        <w:r w:rsidR="00106E3F" w:rsidRPr="0057246C">
          <w:rPr>
            <w:rStyle w:val="Hiperligao"/>
            <w:noProof/>
          </w:rPr>
          <w:t>Figura 1: Estado inicial do tabuleiro</w:t>
        </w:r>
        <w:r w:rsidR="00106E3F">
          <w:rPr>
            <w:noProof/>
            <w:webHidden/>
          </w:rPr>
          <w:tab/>
        </w:r>
        <w:r w:rsidR="00106E3F">
          <w:rPr>
            <w:noProof/>
            <w:webHidden/>
          </w:rPr>
          <w:fldChar w:fldCharType="begin"/>
        </w:r>
        <w:r w:rsidR="00106E3F">
          <w:rPr>
            <w:noProof/>
            <w:webHidden/>
          </w:rPr>
          <w:instrText xml:space="preserve"> PAGEREF _Toc498182692 \h </w:instrText>
        </w:r>
        <w:r w:rsidR="00106E3F">
          <w:rPr>
            <w:noProof/>
            <w:webHidden/>
          </w:rPr>
        </w:r>
        <w:r w:rsidR="00106E3F">
          <w:rPr>
            <w:noProof/>
            <w:webHidden/>
          </w:rPr>
          <w:fldChar w:fldCharType="separate"/>
        </w:r>
        <w:r w:rsidR="00106E3F">
          <w:rPr>
            <w:noProof/>
            <w:webHidden/>
          </w:rPr>
          <w:t>6</w:t>
        </w:r>
        <w:r w:rsidR="00106E3F">
          <w:rPr>
            <w:noProof/>
            <w:webHidden/>
          </w:rPr>
          <w:fldChar w:fldCharType="end"/>
        </w:r>
      </w:hyperlink>
    </w:p>
    <w:p w14:paraId="63E2DE25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3" w:history="1">
        <w:r w:rsidRPr="0057246C">
          <w:rPr>
            <w:rStyle w:val="Hiperligao"/>
            <w:noProof/>
          </w:rPr>
          <w:t>Figura 2: Possíveis jogadas do cav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1711A58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4" w:history="1">
        <w:r w:rsidRPr="0057246C">
          <w:rPr>
            <w:rStyle w:val="Hiperligao"/>
            <w:noProof/>
          </w:rPr>
          <w:t>Figura 3: Possíveis jogadas do bisp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3B0C60D6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5" w:history="1">
        <w:r w:rsidRPr="0057246C">
          <w:rPr>
            <w:rStyle w:val="Hiperligao"/>
            <w:noProof/>
          </w:rPr>
          <w:t>Figura 4: Possíveis jogadas da tor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4EBB46D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6" w:history="1">
        <w:r w:rsidRPr="0057246C">
          <w:rPr>
            <w:rStyle w:val="Hiperligao"/>
            <w:noProof/>
          </w:rPr>
          <w:t>Figura 5: Possíveis jogadas da rainh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175ACC3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7" w:history="1">
        <w:r w:rsidRPr="0057246C">
          <w:rPr>
            <w:rStyle w:val="Hiperligao"/>
            <w:noProof/>
          </w:rPr>
          <w:t>Figura 6: Possíveis jogadas do re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A7195A5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8" w:history="1">
        <w:r w:rsidRPr="0057246C">
          <w:rPr>
            <w:rStyle w:val="Hiperligao"/>
            <w:noProof/>
          </w:rPr>
          <w:t>Figura 7: Jogo ganho pelas peças pret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286CEDB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9" w:history="1">
        <w:r w:rsidRPr="0057246C">
          <w:rPr>
            <w:rStyle w:val="Hiperligao"/>
            <w:noProof/>
          </w:rPr>
          <w:t>Figura 8: Jogo ganho pelas peças bran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8BA8153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700" w:history="1">
        <w:r w:rsidRPr="0057246C">
          <w:rPr>
            <w:rStyle w:val="Hiperligao"/>
            <w:noProof/>
          </w:rPr>
          <w:t>Figura 9: Jogo que irá acabar empata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7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60017DB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701" w:history="1">
        <w:r w:rsidRPr="0057246C">
          <w:rPr>
            <w:rStyle w:val="Hiperligao"/>
            <w:noProof/>
          </w:rPr>
          <w:t>Figura 10: Estado inici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7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CA00A13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702" w:history="1">
        <w:r w:rsidRPr="0057246C">
          <w:rPr>
            <w:rStyle w:val="Hiperligao"/>
            <w:noProof/>
          </w:rPr>
          <w:t>Figura 11: Possível estado intermédio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7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72AF2263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703" w:history="1">
        <w:r w:rsidRPr="0057246C">
          <w:rPr>
            <w:rStyle w:val="Hiperligao"/>
            <w:noProof/>
          </w:rPr>
          <w:t>Figura 12: Possível estado fin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7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21547CA0" w14:textId="3AB01772" w:rsidR="0087200F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10803B7F" w14:textId="77777777" w:rsidR="0087200F" w:rsidRDefault="0087200F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338F232" w14:textId="77777777" w:rsidR="00AE2B17" w:rsidRDefault="00AE2B17">
      <w:pPr>
        <w:rPr>
          <w:rFonts w:eastAsia="Calibri"/>
        </w:rPr>
      </w:pPr>
    </w:p>
    <w:p w14:paraId="69432857" w14:textId="5676A1A8" w:rsidR="004E126D" w:rsidRDefault="004E126D" w:rsidP="0098792C">
      <w:pPr>
        <w:pStyle w:val="Cabealho1"/>
      </w:pPr>
      <w:bookmarkStart w:id="2" w:name="_Toc498092319"/>
      <w:bookmarkStart w:id="3" w:name="_Toc495662470"/>
      <w:r>
        <w:t>Introdução</w:t>
      </w:r>
      <w:bookmarkEnd w:id="2"/>
    </w:p>
    <w:p w14:paraId="0F1E32EF" w14:textId="209B9B97" w:rsidR="00933887" w:rsidRPr="003F04B7" w:rsidRDefault="003F04B7" w:rsidP="004E126D">
      <w:r>
        <w:t xml:space="preserve">Este projeto foi proposto no âmbito da unidade curricular de Programação em Lógica do Mestrado Integrado em Engenharia Informática e Computação. Consiste na implementação de um jogo de tabuleiro para 2 jogadores, usando uma linguagem de programação em lógica, denominada como </w:t>
      </w:r>
      <w:proofErr w:type="spellStart"/>
      <w:r w:rsidRPr="003F04B7">
        <w:rPr>
          <w:i/>
        </w:rPr>
        <w:t>Prolog</w:t>
      </w:r>
      <w:proofErr w:type="spellEnd"/>
      <w:r>
        <w:t xml:space="preserve">. </w:t>
      </w:r>
      <w:r w:rsidR="00070C79">
        <w:t xml:space="preserve">O jogo de tabuleiro selecionado foi “Corrida de </w:t>
      </w:r>
      <w:proofErr w:type="gramStart"/>
      <w:r w:rsidR="00070C79">
        <w:t>Reis ”</w:t>
      </w:r>
      <w:proofErr w:type="gramEnd"/>
    </w:p>
    <w:p w14:paraId="353DF8AE" w14:textId="37871AC6" w:rsidR="00003047" w:rsidRDefault="00D52DAC" w:rsidP="0098792C">
      <w:pPr>
        <w:pStyle w:val="Cabealho1"/>
      </w:pPr>
      <w:bookmarkStart w:id="4" w:name="_Toc498092320"/>
      <w:r>
        <w:t>O jogo Corrida de Reis</w:t>
      </w:r>
      <w:bookmarkEnd w:id="3"/>
      <w:bookmarkEnd w:id="4"/>
    </w:p>
    <w:p w14:paraId="4F60F175" w14:textId="14FF4AA4" w:rsidR="00E03DB3" w:rsidRDefault="00537D19" w:rsidP="0098792C">
      <w:r>
        <w:t xml:space="preserve">Em 1961, </w:t>
      </w:r>
      <w:proofErr w:type="spellStart"/>
      <w:r w:rsidR="00D03614" w:rsidRPr="00D03614">
        <w:t>Vernon</w:t>
      </w:r>
      <w:proofErr w:type="spellEnd"/>
      <w:r w:rsidR="00D03614" w:rsidRPr="00D03614">
        <w:t xml:space="preserve"> </w:t>
      </w:r>
      <w:proofErr w:type="spellStart"/>
      <w:r w:rsidR="00D03614" w:rsidRPr="00D03614">
        <w:t>Rylands</w:t>
      </w:r>
      <w:proofErr w:type="spellEnd"/>
      <w:r w:rsidR="00D03614" w:rsidRPr="00D03614">
        <w:t xml:space="preserve"> </w:t>
      </w:r>
      <w:proofErr w:type="spellStart"/>
      <w:r w:rsidR="00D03614" w:rsidRPr="00D03614">
        <w:t>Parton</w:t>
      </w:r>
      <w:proofErr w:type="spellEnd"/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2A677BA6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4F07AD">
        <w:t xml:space="preserve"> </w:t>
      </w:r>
      <w:r w:rsidR="004F07AD">
        <w:fldChar w:fldCharType="begin"/>
      </w:r>
      <w:r w:rsidR="004F07AD">
        <w:instrText xml:space="preserve"> REF _Ref495236562 \h </w:instrText>
      </w:r>
      <w:r w:rsidR="004F07AD">
        <w:fldChar w:fldCharType="separate"/>
      </w:r>
      <w:r w:rsidR="00106E3F">
        <w:rPr>
          <w:b/>
          <w:bCs/>
        </w:rPr>
        <w:t>Erro! A origem da referência não foi encontrada.</w:t>
      </w:r>
      <w:r w:rsidR="004F07AD">
        <w:fldChar w:fldCharType="end"/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DA83682" w:rsidR="00874F4F" w:rsidRDefault="00D97F11" w:rsidP="00D97F11">
      <w:r>
        <w:rPr>
          <w:rStyle w:val="Nmerodepgina"/>
        </w:rPr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</w:t>
      </w:r>
      <w:r w:rsidR="00D0132F">
        <w:rPr>
          <w:rStyle w:val="Nmerodepgina"/>
        </w:rPr>
        <w:t xml:space="preserve">a </w:t>
      </w:r>
      <w:r w:rsidR="00927136">
        <w:rPr>
          <w:rStyle w:val="Nmerodepgina"/>
        </w:rPr>
        <w:t xml:space="preserve">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</w:t>
      </w:r>
      <w:r>
        <w:lastRenderedPageBreak/>
        <w:t>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239BA08" w:rsidR="00CA235A" w:rsidRDefault="00F53A39" w:rsidP="00EE0031">
      <w:pPr>
        <w:pStyle w:val="Cabealho2"/>
      </w:pPr>
      <w:bookmarkStart w:id="5" w:name="_Toc495239850"/>
      <w:bookmarkStart w:id="6" w:name="_Toc495662471"/>
      <w:bookmarkStart w:id="7" w:name="_Toc498092321"/>
      <w:r>
        <w:t>Imagens do Jogo Corrida do Reis</w:t>
      </w:r>
      <w:bookmarkEnd w:id="5"/>
      <w:bookmarkEnd w:id="6"/>
      <w:bookmarkEnd w:id="7"/>
    </w:p>
    <w:p w14:paraId="1BA2875F" w14:textId="319E1C3B" w:rsidR="00E043B6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</w:t>
      </w:r>
      <w:r w:rsidR="00180E04">
        <w:t>esistência.</w:t>
      </w:r>
    </w:p>
    <w:p w14:paraId="739270D7" w14:textId="77777777" w:rsidR="001960C0" w:rsidRDefault="001960C0" w:rsidP="00E043B6"/>
    <w:tbl>
      <w:tblPr>
        <w:tblStyle w:val="Tabelacomgrelha"/>
        <w:tblW w:w="84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61"/>
        <w:gridCol w:w="4246"/>
      </w:tblGrid>
      <w:tr w:rsidR="00C70503" w14:paraId="77163F89" w14:textId="77777777" w:rsidTr="001960C0">
        <w:trPr>
          <w:trHeight w:val="4479"/>
        </w:trPr>
        <w:tc>
          <w:tcPr>
            <w:tcW w:w="4161" w:type="dxa"/>
          </w:tcPr>
          <w:p w14:paraId="4F073BD9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A19B5ED" wp14:editId="076529F4">
                  <wp:extent cx="2077200" cy="2088933"/>
                  <wp:effectExtent l="0" t="0" r="5715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8A4471" w14:textId="77777777" w:rsidR="00C70503" w:rsidRDefault="00C70503" w:rsidP="00C70503">
            <w:pPr>
              <w:pStyle w:val="Legenda"/>
            </w:pPr>
            <w:bookmarkStart w:id="8" w:name="_Toc498182692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: Estado inicial do tabuleiro</w:t>
            </w:r>
            <w:bookmarkEnd w:id="8"/>
          </w:p>
          <w:p w14:paraId="756B05D0" w14:textId="0D706477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0AF519B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B718033" wp14:editId="1C4FCCB1">
                  <wp:extent cx="2064436" cy="2088000"/>
                  <wp:effectExtent l="0" t="0" r="0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0DA4DBF" w14:textId="77777777" w:rsidR="00C70503" w:rsidRDefault="00C70503" w:rsidP="00C70503">
            <w:pPr>
              <w:pStyle w:val="Legenda"/>
            </w:pPr>
            <w:bookmarkStart w:id="9" w:name="_Toc498182693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cavalo</w:t>
            </w:r>
            <w:bookmarkEnd w:id="9"/>
          </w:p>
          <w:p w14:paraId="25CAFB45" w14:textId="31E57932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000C348" w14:textId="77777777" w:rsidTr="001960C0">
        <w:trPr>
          <w:trHeight w:val="4479"/>
        </w:trPr>
        <w:tc>
          <w:tcPr>
            <w:tcW w:w="4161" w:type="dxa"/>
          </w:tcPr>
          <w:p w14:paraId="1380D53D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87319D5" wp14:editId="22B2E995">
                  <wp:extent cx="2064436" cy="2088000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814646" w14:textId="77777777" w:rsidR="00C70503" w:rsidRDefault="00C70503" w:rsidP="00C70503">
            <w:pPr>
              <w:pStyle w:val="Legenda"/>
            </w:pPr>
            <w:bookmarkStart w:id="10" w:name="_Toc498182694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bispo</w:t>
            </w:r>
            <w:bookmarkEnd w:id="10"/>
          </w:p>
          <w:p w14:paraId="2B9050D3" w14:textId="0A71BF5A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21F55CF3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EAF85D0" wp14:editId="7EAD3BA6">
                  <wp:extent cx="2068286" cy="2088000"/>
                  <wp:effectExtent l="0" t="0" r="0" b="0"/>
                  <wp:docPr id="9" name="Imagem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CFB98F6" w14:textId="77777777" w:rsidR="00C70503" w:rsidRDefault="00C70503" w:rsidP="00C70503">
            <w:pPr>
              <w:pStyle w:val="Legenda"/>
            </w:pPr>
            <w:bookmarkStart w:id="11" w:name="_Toc498182695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torre</w:t>
            </w:r>
            <w:bookmarkEnd w:id="11"/>
          </w:p>
          <w:p w14:paraId="5A79716A" w14:textId="3B280888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8B45FB4" w14:textId="77777777" w:rsidTr="001960C0">
        <w:trPr>
          <w:trHeight w:val="4479"/>
        </w:trPr>
        <w:tc>
          <w:tcPr>
            <w:tcW w:w="4161" w:type="dxa"/>
          </w:tcPr>
          <w:p w14:paraId="5B2BF4C0" w14:textId="77777777" w:rsidR="00C70503" w:rsidRDefault="00390D60" w:rsidP="00390D60">
            <w:pPr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699389E" wp14:editId="1F1DF425">
                  <wp:extent cx="2068286" cy="2088000"/>
                  <wp:effectExtent l="0" t="0" r="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DCC5F4" w14:textId="77777777" w:rsidR="00390D60" w:rsidRDefault="00390D60" w:rsidP="00390D60">
            <w:pPr>
              <w:pStyle w:val="Legenda"/>
            </w:pPr>
            <w:bookmarkStart w:id="12" w:name="_Toc498182696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rainha</w:t>
            </w:r>
            <w:bookmarkEnd w:id="12"/>
          </w:p>
          <w:p w14:paraId="3850577B" w14:textId="40A31362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C465E24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1D3F89A" wp14:editId="6BF51DD5">
                  <wp:extent cx="2056778" cy="2088000"/>
                  <wp:effectExtent l="0" t="0" r="635" b="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CD1C18E" w14:textId="77777777" w:rsidR="00390D60" w:rsidRDefault="00390D60" w:rsidP="00390D60">
            <w:pPr>
              <w:pStyle w:val="Legenda"/>
            </w:pPr>
            <w:bookmarkStart w:id="13" w:name="_Toc498182697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rei</w:t>
            </w:r>
            <w:bookmarkEnd w:id="13"/>
          </w:p>
          <w:p w14:paraId="7D38D79B" w14:textId="65FB2A58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90D60" w14:paraId="071B2AE2" w14:textId="77777777" w:rsidTr="001960C0">
        <w:trPr>
          <w:trHeight w:val="4479"/>
        </w:trPr>
        <w:tc>
          <w:tcPr>
            <w:tcW w:w="4161" w:type="dxa"/>
          </w:tcPr>
          <w:p w14:paraId="6B3FADF3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B8E4DF" wp14:editId="24313A32">
                  <wp:extent cx="2080167" cy="2088000"/>
                  <wp:effectExtent l="0" t="0" r="3175" b="0"/>
                  <wp:docPr id="15" name="Imagem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5013C11" w14:textId="77777777" w:rsidR="00390D60" w:rsidRDefault="00390D60" w:rsidP="00390D60">
            <w:pPr>
              <w:pStyle w:val="Legenda"/>
            </w:pPr>
            <w:bookmarkStart w:id="14" w:name="_Toc498182698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: Jogo ganho pelas peças pretas</w:t>
            </w:r>
            <w:bookmarkEnd w:id="14"/>
          </w:p>
          <w:p w14:paraId="38CDA577" w14:textId="1B6A0429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155C9D51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2624DAD" wp14:editId="404AD2B8">
                  <wp:extent cx="2072150" cy="2088000"/>
                  <wp:effectExtent l="0" t="0" r="10795" b="0"/>
                  <wp:docPr id="16" name="Imagem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0BE4B3" w14:textId="77777777" w:rsidR="00390D60" w:rsidRDefault="00390D60" w:rsidP="00390D60">
            <w:pPr>
              <w:pStyle w:val="Legenda"/>
            </w:pPr>
            <w:bookmarkStart w:id="15" w:name="_Toc498182699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: Jogo ganho pelas peças brancas</w:t>
            </w:r>
            <w:bookmarkEnd w:id="15"/>
          </w:p>
          <w:p w14:paraId="445189AA" w14:textId="6C516A50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44560" w14:paraId="4C3B9D59" w14:textId="77777777" w:rsidTr="001960C0">
        <w:trPr>
          <w:trHeight w:val="4479"/>
        </w:trPr>
        <w:tc>
          <w:tcPr>
            <w:tcW w:w="4161" w:type="dxa"/>
          </w:tcPr>
          <w:p w14:paraId="6BE4C7A8" w14:textId="77777777" w:rsidR="00044560" w:rsidRDefault="000445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C504A39" wp14:editId="5F3C512F">
                  <wp:extent cx="2064436" cy="2088000"/>
                  <wp:effectExtent l="0" t="0" r="0" b="0"/>
                  <wp:docPr id="22" name="Imagem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2CC63EE" w14:textId="77777777" w:rsidR="00044560" w:rsidRDefault="00044560" w:rsidP="00044560">
            <w:pPr>
              <w:pStyle w:val="Legenda"/>
            </w:pPr>
            <w:bookmarkStart w:id="16" w:name="_Toc498182700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: Jogo que irá acabar empatado</w:t>
            </w:r>
            <w:bookmarkEnd w:id="16"/>
          </w:p>
          <w:p w14:paraId="5A5AC6D4" w14:textId="36226A84" w:rsidR="00044560" w:rsidRDefault="00044560" w:rsidP="000445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678AA07C" w14:textId="77777777" w:rsidR="00044560" w:rsidRDefault="00044560" w:rsidP="00390D60">
            <w:pPr>
              <w:jc w:val="center"/>
              <w:rPr>
                <w:noProof/>
              </w:rPr>
            </w:pPr>
          </w:p>
        </w:tc>
      </w:tr>
    </w:tbl>
    <w:p w14:paraId="319D35D6" w14:textId="53FFD74C" w:rsidR="000B4AD9" w:rsidRDefault="000B4AD9"/>
    <w:p w14:paraId="43801CC1" w14:textId="3E21491E" w:rsidR="004A1FB7" w:rsidRDefault="006A4492" w:rsidP="00910315">
      <w:pPr>
        <w:pStyle w:val="Cabealho1"/>
      </w:pPr>
      <w:bookmarkStart w:id="17" w:name="_Toc495239851"/>
      <w:bookmarkStart w:id="18" w:name="_Toc495662472"/>
      <w:bookmarkStart w:id="19" w:name="_Toc498092322"/>
      <w:r w:rsidRPr="009F21FE">
        <w:lastRenderedPageBreak/>
        <w:t xml:space="preserve">Abordagem inicial à modelação do jogo em </w:t>
      </w:r>
      <w:proofErr w:type="spellStart"/>
      <w:r w:rsidRPr="009F21FE">
        <w:t>Prolog</w:t>
      </w:r>
      <w:bookmarkEnd w:id="17"/>
      <w:bookmarkEnd w:id="18"/>
      <w:bookmarkEnd w:id="19"/>
      <w:proofErr w:type="spellEnd"/>
    </w:p>
    <w:p w14:paraId="5A265D5E" w14:textId="5D2F013E" w:rsidR="003D5DE1" w:rsidRDefault="00910315" w:rsidP="00910315">
      <w:r>
        <w:t xml:space="preserve">É </w:t>
      </w:r>
      <w:r w:rsidR="006966CB">
        <w:t>descrito</w:t>
      </w:r>
      <w:r>
        <w:t xml:space="preserve"> neste ca</w:t>
      </w:r>
      <w:r w:rsidR="00844F4E">
        <w:t>pítulo o método escolhido</w:t>
      </w:r>
      <w:r w:rsidR="00AD199B">
        <w:t xml:space="preserve"> para</w:t>
      </w:r>
      <w:r w:rsidR="00844F4E">
        <w:t xml:space="preserve"> a representação d</w:t>
      </w:r>
      <w:r>
        <w:t>o estado do jogo,</w:t>
      </w:r>
      <w:r w:rsidR="00BF772C">
        <w:t xml:space="preserve"> incluindo</w:t>
      </w:r>
      <w:r w:rsidR="00C31D15">
        <w:t xml:space="preserve"> legenda</w:t>
      </w:r>
      <w:r w:rsidR="00E27C02">
        <w:t xml:space="preserve"> do tabuleiro</w:t>
      </w:r>
      <w:r w:rsidR="00C31D15">
        <w:t xml:space="preserve"> e exemplos de representações durante um jogo com </w:t>
      </w:r>
      <w:r>
        <w:t>imagens do tabuleiro impres</w:t>
      </w:r>
      <w:r w:rsidR="00C31D15">
        <w:t>s</w:t>
      </w:r>
      <w:r>
        <w:t>o</w:t>
      </w:r>
      <w:r w:rsidR="00C31D15">
        <w:t xml:space="preserve"> na consola. É também descrito</w:t>
      </w:r>
      <w:r>
        <w:t xml:space="preserve"> </w:t>
      </w:r>
      <w:r w:rsidR="009304CB">
        <w:t xml:space="preserve">o código utilizado para a impressão do tabuleiro na consola e por fim é apresentado os cabeçalhos </w:t>
      </w:r>
      <w:r w:rsidR="002D5A01">
        <w:t>dos predicados que serão implementados com a responsabilidade</w:t>
      </w:r>
      <w:r w:rsidR="00ED394B">
        <w:t xml:space="preserve"> de</w:t>
      </w:r>
      <w:r w:rsidR="002D5A01">
        <w:t xml:space="preserve"> </w:t>
      </w:r>
      <w:r w:rsidR="004275F4">
        <w:t xml:space="preserve">validar e efetuar </w:t>
      </w:r>
      <w:r w:rsidR="002D5A01">
        <w:t>jogadas possíveis.</w:t>
      </w:r>
    </w:p>
    <w:p w14:paraId="6E9E1403" w14:textId="77777777" w:rsidR="006E68FD" w:rsidRPr="00910315" w:rsidRDefault="006E68FD" w:rsidP="00910315"/>
    <w:p w14:paraId="4A9D82C4" w14:textId="127DFC3E" w:rsidR="009F21FE" w:rsidRDefault="009F21FE" w:rsidP="00544ABF">
      <w:pPr>
        <w:pStyle w:val="Cabealho2"/>
      </w:pPr>
      <w:bookmarkStart w:id="20" w:name="_Toc495662473"/>
      <w:bookmarkStart w:id="21" w:name="_Toc498092323"/>
      <w:r>
        <w:t>Representação do estado do jogo</w:t>
      </w:r>
      <w:bookmarkEnd w:id="20"/>
      <w:bookmarkEnd w:id="21"/>
    </w:p>
    <w:p w14:paraId="1140795B" w14:textId="423AB361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155C7">
        <w:t xml:space="preserve"> com </w:t>
      </w:r>
      <w:r w:rsidR="008F78A4">
        <w:t xml:space="preserve">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18"/>
          <w:footerReference w:type="default" r:id="rId19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54D47546" w14:textId="27EC6590" w:rsidR="00627CD2" w:rsidRDefault="00627CD2" w:rsidP="0040533C">
      <w:pPr>
        <w:pStyle w:val="PargrafodaLista"/>
        <w:numPr>
          <w:ilvl w:val="0"/>
          <w:numId w:val="6"/>
        </w:numPr>
      </w:pPr>
      <w:r>
        <w:t>t1 – Torre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0ACB7AE" w14:textId="6779C55E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7F37B3B8" w14:textId="5FE7D5B8" w:rsidR="00627CD2" w:rsidRDefault="007C303B" w:rsidP="00627CD2">
      <w:pPr>
        <w:pStyle w:val="PargrafodaLista"/>
        <w:numPr>
          <w:ilvl w:val="0"/>
          <w:numId w:val="6"/>
        </w:numPr>
      </w:pPr>
      <w:r>
        <w:t>c1</w:t>
      </w:r>
      <w:r w:rsidR="001E6D2A">
        <w:t xml:space="preserve"> –</w:t>
      </w:r>
      <w:r w:rsidR="00627CD2">
        <w:t xml:space="preserve"> Cavalo Preto</w:t>
      </w:r>
    </w:p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lastRenderedPageBreak/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5F0CDE86" w14:textId="4A63273E" w:rsidR="00627CD2" w:rsidRDefault="007C303B" w:rsidP="00627CD2">
      <w:pPr>
        <w:pStyle w:val="PargrafodaLista"/>
        <w:numPr>
          <w:ilvl w:val="0"/>
          <w:numId w:val="6"/>
        </w:numPr>
      </w:pPr>
      <w:r>
        <w:t>t2</w:t>
      </w:r>
      <w:r w:rsidR="00627CD2">
        <w:t xml:space="preserve"> – Torre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1C2966F7" w14:textId="50CFA516" w:rsidR="00627CD2" w:rsidRDefault="00621E50" w:rsidP="00627CD2">
      <w:pPr>
        <w:pStyle w:val="PargrafodaLista"/>
        <w:numPr>
          <w:ilvl w:val="0"/>
          <w:numId w:val="6"/>
        </w:numPr>
      </w:pPr>
      <w:r>
        <w:t>b2</w:t>
      </w:r>
      <w:r w:rsidR="00627CD2">
        <w:t xml:space="preserve"> – Bispo Branco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6C0D589" w14:textId="4E709DDF" w:rsidR="00627CD2" w:rsidRDefault="00621E50" w:rsidP="00627CD2">
      <w:pPr>
        <w:pStyle w:val="PargrafodaLista"/>
        <w:numPr>
          <w:ilvl w:val="0"/>
          <w:numId w:val="6"/>
        </w:numPr>
      </w:pPr>
      <w:r>
        <w:t>c2</w:t>
      </w:r>
      <w:r w:rsidR="00627CD2">
        <w:t xml:space="preserve"> – Caval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55DD7CA8" w14:textId="32ECDB28" w:rsidR="005B7954" w:rsidRDefault="00B606A9" w:rsidP="00FF2618">
      <w:r>
        <w:t>No tabuleiro só pode haver uma única peça das referidas acima, exceto a casa vazia.</w:t>
      </w:r>
    </w:p>
    <w:p w14:paraId="2A5B924D" w14:textId="259A33C8" w:rsidR="000B3986" w:rsidRDefault="00A51C53" w:rsidP="00A51C53">
      <w:pPr>
        <w:spacing w:line="240" w:lineRule="auto"/>
        <w:jc w:val="left"/>
      </w:pPr>
      <w:r>
        <w:br w:type="page"/>
      </w:r>
    </w:p>
    <w:p w14:paraId="2711BDFC" w14:textId="7CBB2F30" w:rsidR="00035F39" w:rsidRDefault="00D6282F" w:rsidP="003874A9">
      <w:pPr>
        <w:pStyle w:val="Cabealho3"/>
      </w:pPr>
      <w:bookmarkStart w:id="22" w:name="_Toc495662474"/>
      <w:bookmarkStart w:id="23" w:name="_Toc498092324"/>
      <w:r>
        <w:lastRenderedPageBreak/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22"/>
      <w:bookmarkEnd w:id="23"/>
    </w:p>
    <w:p w14:paraId="5F8C5C54" w14:textId="00CE741C" w:rsidR="007318C2" w:rsidRPr="007318C2" w:rsidRDefault="0049043E" w:rsidP="007318C2">
      <w:r>
        <w:rPr>
          <w:noProof/>
        </w:rPr>
        <w:drawing>
          <wp:anchor distT="0" distB="0" distL="114300" distR="114300" simplePos="0" relativeHeight="251662338" behindDoc="0" locked="0" layoutInCell="1" allowOverlap="1" wp14:anchorId="0B01FBD5" wp14:editId="3343CDD6">
            <wp:simplePos x="0" y="0"/>
            <wp:positionH relativeFrom="column">
              <wp:posOffset>-67945</wp:posOffset>
            </wp:positionH>
            <wp:positionV relativeFrom="paragraph">
              <wp:posOffset>135255</wp:posOffset>
            </wp:positionV>
            <wp:extent cx="1857375" cy="2084070"/>
            <wp:effectExtent l="0" t="0" r="0" b="0"/>
            <wp:wrapSquare wrapText="bothSides"/>
            <wp:docPr id="3" name="Imagem 3" descr="/Users/beatrizdehenriquesmartins/Desktop/4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4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227B1F58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proofErr w:type="gramStart"/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</w:t>
      </w:r>
      <w:proofErr w:type="gramEnd"/>
      <w:r w:rsidRPr="00BF7EAD">
        <w:rPr>
          <w:sz w:val="21"/>
          <w:szCs w:val="17"/>
        </w:rPr>
        <w:t xml:space="preserve"> vazio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FA0234">
        <w:rPr>
          <w:sz w:val="21"/>
          <w:szCs w:val="17"/>
        </w:rPr>
        <w:t>[ k</w:t>
      </w:r>
      <w:proofErr w:type="gramEnd"/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55EC7DDF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AE5EDD">
        <w:rPr>
          <w:sz w:val="21"/>
          <w:szCs w:val="17"/>
        </w:rPr>
        <w:t>[ q</w:t>
      </w:r>
      <w:proofErr w:type="gramEnd"/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1E6454">
        <w:rPr>
          <w:sz w:val="21"/>
          <w:szCs w:val="17"/>
        </w:rPr>
        <w:t>, b1 , c1 , c2</w:t>
      </w:r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1C0A5BB9" w14:textId="77777777" w:rsidR="000B3986" w:rsidRDefault="000B3986" w:rsidP="00394CAA">
      <w:pPr>
        <w:pStyle w:val="Legenda"/>
        <w:jc w:val="left"/>
      </w:pPr>
      <w:bookmarkStart w:id="24" w:name="_Ref495321564"/>
      <w:bookmarkStart w:id="25" w:name="_Ref495411755"/>
    </w:p>
    <w:p w14:paraId="76C0A02B" w14:textId="0B6ACF0F" w:rsidR="00BF7EAD" w:rsidRDefault="00A95BF9" w:rsidP="00A95BF9">
      <w:pPr>
        <w:pStyle w:val="Legenda"/>
        <w:jc w:val="left"/>
      </w:pPr>
      <w:bookmarkStart w:id="26" w:name="_Ref495789018"/>
      <w:bookmarkStart w:id="27" w:name="_Toc498182701"/>
      <w:bookmarkEnd w:id="24"/>
      <w:bookmarkEnd w:id="25"/>
      <w:r>
        <w:t xml:space="preserve">Figura </w:t>
      </w:r>
      <w:fldSimple w:instr=" SEQ Figura \* ARABIC ">
        <w:r w:rsidR="00106E3F">
          <w:rPr>
            <w:noProof/>
          </w:rPr>
          <w:t>10</w:t>
        </w:r>
      </w:fldSimple>
      <w:bookmarkEnd w:id="26"/>
      <w:r>
        <w:t xml:space="preserve">: </w:t>
      </w:r>
      <w:r w:rsidR="00035F39">
        <w:t>Estado inicial do tabuleiro apresentado na consola</w:t>
      </w:r>
      <w:bookmarkEnd w:id="27"/>
    </w:p>
    <w:p w14:paraId="7F7D0931" w14:textId="77777777" w:rsidR="000839BF" w:rsidRPr="000839BF" w:rsidRDefault="000839BF" w:rsidP="000839BF"/>
    <w:p w14:paraId="083A7B91" w14:textId="554E90BA" w:rsidR="001979BC" w:rsidRDefault="001979BC" w:rsidP="001979BC">
      <w:pPr>
        <w:pStyle w:val="Cabealho3"/>
      </w:pPr>
      <w:bookmarkStart w:id="28" w:name="_Toc495662475"/>
      <w:bookmarkStart w:id="29" w:name="_Toc498092325"/>
      <w:r>
        <w:t xml:space="preserve">Lista representativa </w:t>
      </w:r>
      <w:r w:rsidR="00BF7EAD">
        <w:t>de um possível estado intermédio do jogo</w:t>
      </w:r>
      <w:bookmarkEnd w:id="28"/>
      <w:bookmarkEnd w:id="29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30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proofErr w:type="gramEnd"/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proofErr w:type="gramStart"/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proofErr w:type="gramEnd"/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proofErr w:type="gramStart"/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proofErr w:type="gram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proofErr w:type="spellStart"/>
      <w:r w:rsidRPr="00BF7EAD">
        <w:rPr>
          <w:sz w:val="21"/>
          <w:szCs w:val="21"/>
          <w:lang w:val="en-US"/>
        </w:rPr>
        <w:t>vazio</w:t>
      </w:r>
      <w:proofErr w:type="spell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31" w:name="_Ref495411756"/>
      <w:bookmarkStart w:id="32" w:name="_Toc498182702"/>
      <w:r>
        <w:t xml:space="preserve">Figura </w:t>
      </w:r>
      <w:fldSimple w:instr=" SEQ Figura \* ARABIC ">
        <w:r w:rsidR="00106E3F">
          <w:rPr>
            <w:noProof/>
          </w:rPr>
          <w:t>11</w:t>
        </w:r>
      </w:fldSimple>
      <w:bookmarkEnd w:id="30"/>
      <w:bookmarkEnd w:id="31"/>
      <w:proofErr w:type="gramStart"/>
      <w:r>
        <w:t>: Possível</w:t>
      </w:r>
      <w:proofErr w:type="gramEnd"/>
      <w:r>
        <w:t xml:space="preserve"> estado intermédio do tabuleiro apresentado na consola</w:t>
      </w:r>
      <w:bookmarkEnd w:id="32"/>
    </w:p>
    <w:p w14:paraId="470FE049" w14:textId="4B6201A2" w:rsidR="003D5DE1" w:rsidRPr="00C31D15" w:rsidRDefault="003D5DE1" w:rsidP="00C31D15"/>
    <w:p w14:paraId="2BE5F759" w14:textId="37A720C9" w:rsidR="00BF7EAD" w:rsidRPr="0041038E" w:rsidRDefault="0041038E" w:rsidP="0041038E">
      <w:pPr>
        <w:pStyle w:val="Cabealho3"/>
        <w:rPr>
          <w:bCs/>
          <w:i/>
          <w:iCs/>
        </w:rPr>
      </w:pPr>
      <w:bookmarkStart w:id="33" w:name="_Toc495662476"/>
      <w:bookmarkStart w:id="34" w:name="_Toc498092326"/>
      <w:r w:rsidRPr="0041038E">
        <w:t xml:space="preserve">Lista representativa de um possível estado </w:t>
      </w:r>
      <w:r>
        <w:t>final</w:t>
      </w:r>
      <w:r w:rsidRPr="0041038E">
        <w:t xml:space="preserve"> do jogo</w:t>
      </w:r>
      <w:bookmarkEnd w:id="33"/>
      <w:bookmarkEnd w:id="34"/>
    </w:p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proofErr w:type="gram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5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6" w:name="_Ref495411757"/>
      <w:bookmarkStart w:id="37" w:name="_Toc498182703"/>
      <w:r>
        <w:t xml:space="preserve">Figura </w:t>
      </w:r>
      <w:fldSimple w:instr=" SEQ Figura \* ARABIC ">
        <w:r w:rsidR="00106E3F">
          <w:rPr>
            <w:noProof/>
          </w:rPr>
          <w:t>12</w:t>
        </w:r>
      </w:fldSimple>
      <w:bookmarkEnd w:id="35"/>
      <w:bookmarkEnd w:id="36"/>
      <w:proofErr w:type="gramStart"/>
      <w:r>
        <w:t>: Possível</w:t>
      </w:r>
      <w:proofErr w:type="gramEnd"/>
      <w:r>
        <w:t xml:space="preserve"> estado final do tabuleiro apresentado na consola</w:t>
      </w:r>
      <w:bookmarkEnd w:id="37"/>
    </w:p>
    <w:p w14:paraId="7B668639" w14:textId="77777777" w:rsidR="00F611B7" w:rsidRPr="00F611B7" w:rsidRDefault="00F611B7" w:rsidP="00F611B7"/>
    <w:p w14:paraId="65A4EB94" w14:textId="0CADC2BD" w:rsidR="00910315" w:rsidRDefault="009117F9" w:rsidP="00910315">
      <w:pPr>
        <w:pStyle w:val="Cabealho2"/>
      </w:pPr>
      <w:bookmarkStart w:id="38" w:name="_Toc495662477"/>
      <w:bookmarkStart w:id="39" w:name="_Toc498092327"/>
      <w:r>
        <w:lastRenderedPageBreak/>
        <w:t>Visualização do tabuleiro em modo de texto</w:t>
      </w:r>
      <w:bookmarkEnd w:id="38"/>
      <w:bookmarkEnd w:id="39"/>
    </w:p>
    <w:p w14:paraId="389D8837" w14:textId="62580071" w:rsidR="005E524A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106E3F">
        <w:t xml:space="preserve">Excerto de Código </w:t>
      </w:r>
      <w:r w:rsidR="00106E3F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106E3F">
        <w:t xml:space="preserve">Excerto de Código </w:t>
      </w:r>
      <w:r w:rsidR="00106E3F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241F3C">
        <w:t xml:space="preserve">é apresentada a </w:t>
      </w:r>
      <w:r w:rsidR="00227562" w:rsidRPr="00820CD0">
        <w:t>versão inicial do</w:t>
      </w:r>
      <w:r w:rsidRPr="00820CD0">
        <w:t xml:space="preserve"> código utiliza</w:t>
      </w:r>
      <w:r w:rsidR="00227562" w:rsidRPr="00820CD0">
        <w:t>do na impressão do tabuleiro com a representação do estado do jogo.</w:t>
      </w:r>
    </w:p>
    <w:p w14:paraId="0D5457D0" w14:textId="77777777" w:rsidR="000964B7" w:rsidRPr="00731866" w:rsidRDefault="000964B7" w:rsidP="00731866"/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11A08004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4B69D615" w:rsidR="004032E9" w:rsidRPr="0004192C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k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c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3F1EA91" w14:textId="79661B6D" w:rsidR="0032667F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q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t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b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c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q</w:t>
      </w:r>
      <w:r w:rsidR="00417CBE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]).</w:t>
      </w:r>
    </w:p>
    <w:p w14:paraId="5D372759" w14:textId="77777777" w:rsidR="0021182F" w:rsidRPr="0004192C" w:rsidRDefault="0021182F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0E82ADED" w14:textId="0975936F" w:rsidR="006C1C35" w:rsidRDefault="00731866" w:rsidP="006C1C35">
      <w:pPr>
        <w:pStyle w:val="Legenda"/>
        <w:jc w:val="left"/>
      </w:pPr>
      <w:bookmarkStart w:id="40" w:name="_Ref495309095"/>
      <w:r>
        <w:t xml:space="preserve">Excerto de Código </w:t>
      </w:r>
      <w:fldSimple w:instr=" SEQ Excerto_de_Código \* ARABIC ">
        <w:r w:rsidR="00106E3F">
          <w:rPr>
            <w:noProof/>
          </w:rPr>
          <w:t>1</w:t>
        </w:r>
      </w:fldSimple>
      <w:bookmarkEnd w:id="40"/>
      <w:r>
        <w:t>: Código para inicializar o tabuleiro do jogo Corrida de Reis</w:t>
      </w:r>
    </w:p>
    <w:p w14:paraId="586336C9" w14:textId="77777777" w:rsidR="00AB560C" w:rsidRDefault="00AB560C" w:rsidP="008B405D"/>
    <w:p w14:paraId="4AE9F5BF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letras que permitem identificar uma coluna do tabuleiro</w:t>
      </w:r>
    </w:p>
    <w:p w14:paraId="0C858086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8A049E0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  a     b     c     d     e     f     g     h').</w:t>
      </w:r>
    </w:p>
    <w:p w14:paraId="383F153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671E3FD7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% Lista com os nú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meros que permitem identificar uma linha do tabuleiro</w:t>
      </w:r>
    </w:p>
    <w:p w14:paraId="0E83F8E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'8','7','6','5','4','3','2','1']).</w:t>
      </w:r>
    </w:p>
    <w:p w14:paraId="77F112B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6687515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limite superior do tabuleiro</w:t>
      </w:r>
    </w:p>
    <w:p w14:paraId="2060AF3A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382EFCA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_______________________________________________').</w:t>
      </w:r>
    </w:p>
    <w:p w14:paraId="7D9EFEB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79F665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linhas do tabuleiro</w:t>
      </w:r>
    </w:p>
    <w:p w14:paraId="1926BF3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E81D0F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_____|_____|_____|_____|_____|_____|_____|_____|  ').</w:t>
      </w:r>
    </w:p>
    <w:p w14:paraId="553A212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2164FB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colunas do tabuleiro</w:t>
      </w:r>
    </w:p>
    <w:p w14:paraId="1CFC55E7" w14:textId="77777777" w:rsidR="00AB560C" w:rsidRPr="00AD314E" w:rsidRDefault="00AB560C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0C82BC0B" w14:textId="0E74B463" w:rsidR="00910060" w:rsidRDefault="00AB560C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     |     |     |     |     |     |     |     |').</w:t>
      </w:r>
    </w:p>
    <w:p w14:paraId="2E38F945" w14:textId="77777777" w:rsidR="00910060" w:rsidRPr="00910060" w:rsidRDefault="00910060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239DB83" w14:textId="3FF5597B" w:rsidR="003F4438" w:rsidRPr="00AD314E" w:rsidRDefault="003F4438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asa do tabuleiro com a peca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Pec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</w:t>
      </w:r>
      <w:r w:rsidR="00F01680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50A6E3C4" w14:textId="2867449E" w:rsidR="003F4438" w:rsidRPr="0004192C" w:rsidRDefault="00DC0B45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imprimir</w:t>
      </w:r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Cas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(</w:t>
      </w:r>
      <w:proofErr w:type="spellStart"/>
      <w:proofErr w:type="gram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, 2):-</w:t>
      </w:r>
    </w:p>
    <w:p w14:paraId="2D7CB25E" w14:textId="77777777" w:rsidR="003F4438" w:rsidRPr="0004192C" w:rsidRDefault="003F4438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 xml:space="preserve">        </w:t>
      </w:r>
      <w:proofErr w:type="gram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write(</w:t>
      </w:r>
      <w:proofErr w:type="gram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'  '), write(</w:t>
      </w:r>
      <w:proofErr w:type="spell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), write(' ').      </w:t>
      </w:r>
    </w:p>
    <w:p w14:paraId="23D383A9" w14:textId="10F61B27" w:rsidR="003F4438" w:rsidRPr="00AD314E" w:rsidRDefault="00DC0B45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_, _):-</w:t>
      </w:r>
    </w:p>
    <w:p w14:paraId="20F71EE9" w14:textId="2673FA1A" w:rsidR="006C1C35" w:rsidRPr="003F4438" w:rsidRDefault="003F4438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>
        <w:rPr>
          <w:rFonts w:ascii="Courier New" w:hAnsi="Courier New" w:cs="Courier New"/>
          <w:color w:val="000000" w:themeColor="text1"/>
          <w:sz w:val="20"/>
          <w:szCs w:val="20"/>
        </w:rPr>
        <w:t>'     ').</w:t>
      </w:r>
      <w:r w:rsidR="006C1C35" w:rsidRPr="00AC5A92">
        <w:rPr>
          <w:rFonts w:ascii="Courier New" w:hAnsi="Courier New" w:cs="Courier New"/>
          <w:color w:val="000000" w:themeColor="text1"/>
          <w:sz w:val="20"/>
          <w:szCs w:val="20"/>
        </w:rPr>
        <w:t xml:space="preserve">      </w:t>
      </w:r>
    </w:p>
    <w:p w14:paraId="0CD4D87F" w14:textId="77777777" w:rsidR="00A041DC" w:rsidRPr="00AC5A92" w:rsidRDefault="00A041DC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C9789E8" w14:textId="003B3B82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</w:t>
      </w:r>
      <w:r w:rsidR="00D32E62">
        <w:rPr>
          <w:rFonts w:ascii="Courier New" w:hAnsi="Courier New" w:cs="Courier New"/>
          <w:color w:val="000000" w:themeColor="text1"/>
          <w:sz w:val="20"/>
          <w:szCs w:val="20"/>
        </w:rPr>
        <w:t>s que estã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o numa determinada linha do tabuleiro</w:t>
      </w:r>
    </w:p>
    <w:p w14:paraId="7C92388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).</w:t>
      </w:r>
    </w:p>
    <w:p w14:paraId="1090B76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 </w:t>
      </w:r>
    </w:p>
    <w:p w14:paraId="1AD8517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atom_</w:t>
      </w:r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ength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H, L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'|'),</w:t>
      </w:r>
    </w:p>
    <w:p w14:paraId="77BA2FC6" w14:textId="5A4976A1" w:rsidR="006C1C35" w:rsidRPr="00AD314E" w:rsidRDefault="00DC0B4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H, L),</w:t>
      </w:r>
    </w:p>
    <w:p w14:paraId="3CC7AE33" w14:textId="77777777" w:rsidR="006C1C35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T).</w:t>
      </w:r>
    </w:p>
    <w:p w14:paraId="5372AA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0FD1D2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 do tabuleiro</w:t>
      </w:r>
    </w:p>
    <w:p w14:paraId="3954235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 , []).</w:t>
      </w:r>
    </w:p>
    <w:p w14:paraId="6BDC365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 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:-</w:t>
      </w:r>
    </w:p>
    <w:p w14:paraId="7A1D85D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59A55C9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(Linha),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'|   '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37DE80B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6DFE027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4B087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4357EE0A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,[]). </w:t>
      </w:r>
    </w:p>
    <w:p w14:paraId="1F53D28C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Linha | T], [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 |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]):- </w:t>
      </w:r>
    </w:p>
    <w:p w14:paraId="6DC101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 </w:t>
      </w:r>
    </w:p>
    <w:p w14:paraId="205CBD6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T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.</w:t>
      </w:r>
    </w:p>
    <w:p w14:paraId="20DAA96E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7FA29D5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1C7B6EF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</w:t>
      </w:r>
    </w:p>
    <w:p w14:paraId="465D01E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791DC9C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</w:t>
      </w:r>
    </w:p>
    <w:p w14:paraId="06D314F1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[H | T]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0D38516F" w14:textId="1F38F40E" w:rsidR="00215C99" w:rsidRPr="00385124" w:rsidRDefault="006C1C35" w:rsidP="00D0778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3135A5AD" w14:textId="0CCF7140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41" w:name="_Ref495342661"/>
      <w:r>
        <w:t xml:space="preserve">Excerto de Código </w:t>
      </w:r>
      <w:fldSimple w:instr=" SEQ Excerto_de_Código \* ARABIC ">
        <w:r w:rsidR="00106E3F">
          <w:rPr>
            <w:noProof/>
          </w:rPr>
          <w:t>2</w:t>
        </w:r>
      </w:fldSimple>
      <w:bookmarkEnd w:id="41"/>
      <w:r>
        <w:t>: Código para a impressão do tabuleiro com o estado do jogo</w:t>
      </w:r>
    </w:p>
    <w:p w14:paraId="3045D63D" w14:textId="0246BA0C" w:rsidR="00561BE1" w:rsidRPr="00930296" w:rsidRDefault="003473B3" w:rsidP="00CF27EB">
      <w:pPr>
        <w:pStyle w:val="Legenda"/>
        <w:jc w:val="left"/>
        <w:rPr>
          <w:i w:val="0"/>
        </w:rPr>
      </w:pPr>
      <w:r w:rsidRPr="008673DC">
        <w:rPr>
          <w:i w:val="0"/>
        </w:rPr>
        <w:t>A</w:t>
      </w:r>
      <w:r w:rsidR="004300EE" w:rsidRPr="008673DC">
        <w:rPr>
          <w:i w:val="0"/>
        </w:rPr>
        <w:t xml:space="preserve"> </w:t>
      </w:r>
      <w:r w:rsidR="004300EE" w:rsidRPr="008673DC">
        <w:rPr>
          <w:i w:val="0"/>
        </w:rPr>
        <w:fldChar w:fldCharType="begin"/>
      </w:r>
      <w:r w:rsidR="004300EE" w:rsidRPr="008673DC">
        <w:rPr>
          <w:i w:val="0"/>
        </w:rPr>
        <w:instrText xml:space="preserve"> REF _Ref495789018 \h </w:instrText>
      </w:r>
      <w:r w:rsidR="008673DC" w:rsidRPr="008673DC">
        <w:rPr>
          <w:i w:val="0"/>
        </w:rPr>
        <w:instrText xml:space="preserve"> \* MERGEFORMAT </w:instrText>
      </w:r>
      <w:r w:rsidR="004300EE" w:rsidRPr="008673DC">
        <w:rPr>
          <w:i w:val="0"/>
        </w:rPr>
      </w:r>
      <w:r w:rsidR="004300EE" w:rsidRPr="008673DC">
        <w:rPr>
          <w:i w:val="0"/>
        </w:rPr>
        <w:fldChar w:fldCharType="separate"/>
      </w:r>
      <w:r w:rsidR="00106E3F" w:rsidRPr="00106E3F">
        <w:rPr>
          <w:i w:val="0"/>
        </w:rPr>
        <w:t xml:space="preserve">Figura </w:t>
      </w:r>
      <w:r w:rsidR="00106E3F" w:rsidRPr="00106E3F">
        <w:rPr>
          <w:i w:val="0"/>
          <w:noProof/>
        </w:rPr>
        <w:t>10</w:t>
      </w:r>
      <w:r w:rsidR="004300EE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,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6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106E3F" w:rsidRPr="00106E3F">
        <w:rPr>
          <w:i w:val="0"/>
        </w:rPr>
        <w:t xml:space="preserve">Figura </w:t>
      </w:r>
      <w:r w:rsidR="00106E3F" w:rsidRPr="00106E3F">
        <w:rPr>
          <w:i w:val="0"/>
          <w:noProof/>
        </w:rPr>
        <w:t>11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e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7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106E3F" w:rsidRPr="00106E3F">
        <w:rPr>
          <w:i w:val="0"/>
        </w:rPr>
        <w:t xml:space="preserve">Figura </w:t>
      </w:r>
      <w:r w:rsidR="00106E3F" w:rsidRPr="00106E3F">
        <w:rPr>
          <w:i w:val="0"/>
          <w:noProof/>
        </w:rPr>
        <w:t>12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</w:t>
      </w:r>
      <w:r w:rsidRPr="008673DC">
        <w:rPr>
          <w:i w:val="0"/>
        </w:rPr>
        <w:t>são três</w:t>
      </w:r>
      <w:r w:rsidRPr="00930296">
        <w:rPr>
          <w:i w:val="0"/>
        </w:rPr>
        <w:t xml:space="preserve"> resultados diferentes do output do predicado </w:t>
      </w:r>
      <w:proofErr w:type="spellStart"/>
      <w:r w:rsidRPr="00930296">
        <w:rPr>
          <w:rFonts w:ascii="Courier New" w:hAnsi="Courier New" w:cs="Courier New"/>
          <w:i w:val="0"/>
          <w:color w:val="000000"/>
          <w:sz w:val="20"/>
          <w:szCs w:val="20"/>
        </w:rPr>
        <w:t>imprimirTabuleiro</w:t>
      </w:r>
      <w:proofErr w:type="spellEnd"/>
      <w:r w:rsidRPr="00930296">
        <w:rPr>
          <w:i w:val="0"/>
        </w:rPr>
        <w:t xml:space="preserve"> representado no</w:t>
      </w:r>
      <w:r w:rsidR="00B00C97" w:rsidRPr="00930296">
        <w:rPr>
          <w:i w:val="0"/>
        </w:rPr>
        <w:t xml:space="preserve"> </w:t>
      </w:r>
      <w:r w:rsidR="00B00C97" w:rsidRPr="00930296">
        <w:rPr>
          <w:i w:val="0"/>
        </w:rPr>
        <w:fldChar w:fldCharType="begin"/>
      </w:r>
      <w:r w:rsidR="00B00C97" w:rsidRPr="00930296">
        <w:rPr>
          <w:i w:val="0"/>
        </w:rPr>
        <w:instrText xml:space="preserve"> REF _Ref495342661 \h </w:instrText>
      </w:r>
      <w:r w:rsidR="00930296">
        <w:rPr>
          <w:i w:val="0"/>
        </w:rPr>
        <w:instrText xml:space="preserve"> \* MERGEFORMAT </w:instrText>
      </w:r>
      <w:r w:rsidR="00B00C97" w:rsidRPr="00930296">
        <w:rPr>
          <w:i w:val="0"/>
        </w:rPr>
      </w:r>
      <w:r w:rsidR="00B00C97" w:rsidRPr="00930296">
        <w:rPr>
          <w:i w:val="0"/>
        </w:rPr>
        <w:fldChar w:fldCharType="separate"/>
      </w:r>
      <w:r w:rsidR="00106E3F" w:rsidRPr="00106E3F">
        <w:rPr>
          <w:i w:val="0"/>
        </w:rPr>
        <w:t xml:space="preserve">Excerto de Código </w:t>
      </w:r>
      <w:r w:rsidR="00106E3F" w:rsidRPr="00106E3F">
        <w:rPr>
          <w:i w:val="0"/>
          <w:noProof/>
        </w:rPr>
        <w:t>2</w:t>
      </w:r>
      <w:r w:rsidR="00B00C97" w:rsidRPr="00930296">
        <w:rPr>
          <w:i w:val="0"/>
        </w:rPr>
        <w:fldChar w:fldCharType="end"/>
      </w:r>
      <w:r w:rsidRPr="00930296">
        <w:rPr>
          <w:i w:val="0"/>
        </w:rPr>
        <w:t>, ten</w:t>
      </w:r>
      <w:r w:rsidR="0039098E" w:rsidRPr="00930296">
        <w:rPr>
          <w:i w:val="0"/>
        </w:rPr>
        <w:t>do como argumento a lista junto a cada figura.</w:t>
      </w:r>
      <w:r w:rsidR="00D77C89" w:rsidRPr="00930296">
        <w:rPr>
          <w:i w:val="0"/>
        </w:rPr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01B734DE" w:rsidR="005B5ED1" w:rsidRDefault="00DC307F" w:rsidP="00DC307F">
      <w:pPr>
        <w:pStyle w:val="Cabealho2"/>
      </w:pPr>
      <w:bookmarkStart w:id="42" w:name="_Toc495662478"/>
      <w:bookmarkStart w:id="43" w:name="_Toc498092328"/>
      <w:r>
        <w:t>Cabeçalhos dos predicados a serem implementados</w:t>
      </w:r>
      <w:bookmarkEnd w:id="42"/>
      <w:bookmarkEnd w:id="43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5C45FEA6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 w:rsidRPr="002422ED">
        <w:rPr>
          <w:color w:val="000000" w:themeColor="text1"/>
        </w:rPr>
        <w:t>moverPeca</w:t>
      </w:r>
      <w:proofErr w:type="spellEnd"/>
      <w:r w:rsidRPr="002422ED">
        <w:rPr>
          <w:color w:val="000000" w:themeColor="text1"/>
        </w:rPr>
        <w:t>(</w:t>
      </w:r>
      <w:proofErr w:type="gramEnd"/>
      <w:r w:rsidR="00AC3B1E">
        <w:rPr>
          <w:color w:val="000000" w:themeColor="text1"/>
        </w:rPr>
        <w:t>Tabuleiro,</w:t>
      </w:r>
      <w:r w:rsidR="00DC7AEF">
        <w:rPr>
          <w:color w:val="000000" w:themeColor="text1"/>
        </w:rPr>
        <w:t xml:space="preserve"> </w:t>
      </w:r>
      <w:r w:rsidR="00AC3B1E">
        <w:rPr>
          <w:color w:val="000000" w:themeColor="text1"/>
        </w:rPr>
        <w:t>Jogador</w:t>
      </w:r>
      <w:r w:rsidRPr="002422ED">
        <w:rPr>
          <w:color w:val="000000" w:themeColor="text1"/>
        </w:rPr>
        <w:t xml:space="preserve">, Linha, Coluna, </w:t>
      </w:r>
      <w:proofErr w:type="spellStart"/>
      <w:r w:rsidRPr="002422ED">
        <w:rPr>
          <w:color w:val="000000" w:themeColor="text1"/>
        </w:rPr>
        <w:t>Linh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Colun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Tabuleiro</w:t>
      </w:r>
      <w:r w:rsidR="00DC7AEF">
        <w:rPr>
          <w:color w:val="000000" w:themeColor="text1"/>
        </w:rPr>
        <w:t>F</w:t>
      </w:r>
      <w:proofErr w:type="spellEnd"/>
      <w:r w:rsidRPr="002422ED">
        <w:rPr>
          <w:color w:val="000000" w:themeColor="text1"/>
        </w:rPr>
        <w:t>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15B36054" w14:textId="3219E5E9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validarJogada</w:t>
      </w:r>
      <w:proofErr w:type="spellEnd"/>
      <w:r>
        <w:t>(</w:t>
      </w:r>
      <w:proofErr w:type="gramEnd"/>
      <w:r w:rsidR="00DC7AEF">
        <w:t xml:space="preserve">Tabuleiro, </w:t>
      </w:r>
      <w:r>
        <w:t xml:space="preserve">Jogador, Linha, Coluna, </w:t>
      </w:r>
      <w:proofErr w:type="spellStart"/>
      <w:r>
        <w:t>LinhaDest</w:t>
      </w:r>
      <w:proofErr w:type="spellEnd"/>
      <w:r>
        <w:t xml:space="preserve">, </w:t>
      </w:r>
      <w:proofErr w:type="spellStart"/>
      <w:r>
        <w:t>ColunaDest</w:t>
      </w:r>
      <w:proofErr w:type="spellEnd"/>
      <w:r>
        <w:t xml:space="preserve">, </w:t>
      </w:r>
      <w:proofErr w:type="spellStart"/>
      <w:r>
        <w:t>Tabuleiro</w:t>
      </w:r>
      <w:r w:rsidR="00DC7AEF">
        <w:t>F</w:t>
      </w:r>
      <w:proofErr w:type="spellEnd"/>
      <w:r>
        <w:t>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2260BC6E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Depois de ser validado, o movimento pode ser efetuado ou</w:t>
      </w:r>
      <w:r w:rsidR="00CD75AA">
        <w:rPr>
          <w:color w:val="000000" w:themeColor="text1"/>
        </w:rPr>
        <w:t xml:space="preserve"> pode ser</w:t>
      </w:r>
      <w:r w:rsidR="007B3649">
        <w:rPr>
          <w:color w:val="000000" w:themeColor="text1"/>
        </w:rPr>
        <w:t xml:space="preserve"> negado, sendo neste caso pedido</w:t>
      </w:r>
      <w:r w:rsidR="00CD75AA">
        <w:rPr>
          <w:color w:val="000000" w:themeColor="text1"/>
        </w:rPr>
        <w:t xml:space="preserve"> um no</w:t>
      </w:r>
      <w:r w:rsidR="00362668">
        <w:rPr>
          <w:color w:val="000000" w:themeColor="text1"/>
        </w:rPr>
        <w:t>vo movimento a</w:t>
      </w:r>
      <w:r w:rsidR="00CD75AA">
        <w:rPr>
          <w:color w:val="000000" w:themeColor="text1"/>
        </w:rPr>
        <w:t>o jogador.</w:t>
      </w:r>
    </w:p>
    <w:p w14:paraId="02D47505" w14:textId="374445B2" w:rsidR="000E467A" w:rsidRDefault="000E467A" w:rsidP="000E467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CasaComPeca</w:t>
      </w:r>
      <w:proofErr w:type="spellEnd"/>
      <w:r w:rsidR="007C6D70">
        <w:rPr>
          <w:color w:val="000000" w:themeColor="text1"/>
        </w:rPr>
        <w:t>(</w:t>
      </w:r>
      <w:proofErr w:type="gramEnd"/>
      <w:r w:rsidR="007C6D70">
        <w:rPr>
          <w:color w:val="000000" w:themeColor="text1"/>
        </w:rPr>
        <w:t xml:space="preserve">Tabuleiro, Jogador, </w:t>
      </w:r>
      <w:proofErr w:type="spellStart"/>
      <w:r w:rsidR="007C6D70">
        <w:t>LinhaI</w:t>
      </w:r>
      <w:proofErr w:type="spellEnd"/>
      <w:r w:rsidR="007C6D70">
        <w:t xml:space="preserve">, </w:t>
      </w:r>
      <w:proofErr w:type="spellStart"/>
      <w:r w:rsidR="007C6D70">
        <w:t>ColunaI</w:t>
      </w:r>
      <w:proofErr w:type="spellEnd"/>
      <w:r w:rsidR="00E61A3C">
        <w:t>, Peca</w:t>
      </w:r>
      <w:r w:rsidR="007C6D70">
        <w:rPr>
          <w:color w:val="000000" w:themeColor="text1"/>
        </w:rPr>
        <w:t>)</w:t>
      </w:r>
    </w:p>
    <w:p w14:paraId="225E592A" w14:textId="293C79B7" w:rsidR="007C6D70" w:rsidRPr="007C6D70" w:rsidRDefault="007C6D70" w:rsidP="007C6D70">
      <w:pPr>
        <w:rPr>
          <w:color w:val="000000" w:themeColor="text1"/>
        </w:rPr>
      </w:pPr>
      <w:r>
        <w:rPr>
          <w:color w:val="000000" w:themeColor="text1"/>
        </w:rPr>
        <w:t xml:space="preserve">Predicado que irá validar se a </w:t>
      </w:r>
      <w:r w:rsidR="00090E90">
        <w:rPr>
          <w:color w:val="000000" w:themeColor="text1"/>
        </w:rPr>
        <w:t>posição/casa</w:t>
      </w:r>
      <w:r w:rsidR="007D305A">
        <w:rPr>
          <w:color w:val="000000" w:themeColor="text1"/>
        </w:rPr>
        <w:t xml:space="preserve"> origem</w:t>
      </w:r>
      <w:r>
        <w:rPr>
          <w:color w:val="000000" w:themeColor="text1"/>
        </w:rPr>
        <w:t xml:space="preserve"> inserida pelo jogador contém uma peça. </w:t>
      </w:r>
      <w:r w:rsidR="009F3D7E">
        <w:rPr>
          <w:color w:val="000000" w:themeColor="text1"/>
        </w:rPr>
        <w:t xml:space="preserve">Caso a casa tenho uma peça, ela é </w:t>
      </w:r>
      <w:r w:rsidR="006C1D0E">
        <w:rPr>
          <w:color w:val="000000" w:themeColor="text1"/>
        </w:rPr>
        <w:t>devolvida em “Peca”</w:t>
      </w:r>
      <w:r w:rsidR="009F3D7E">
        <w:rPr>
          <w:color w:val="000000" w:themeColor="text1"/>
        </w:rPr>
        <w:t>, c</w:t>
      </w:r>
      <w:r>
        <w:rPr>
          <w:color w:val="000000" w:themeColor="text1"/>
        </w:rPr>
        <w:t xml:space="preserve">aso não </w:t>
      </w:r>
      <w:r w:rsidR="00783E06">
        <w:rPr>
          <w:color w:val="000000" w:themeColor="text1"/>
        </w:rPr>
        <w:t>tenha</w:t>
      </w:r>
      <w:r>
        <w:rPr>
          <w:color w:val="000000" w:themeColor="text1"/>
        </w:rPr>
        <w:t xml:space="preserve"> é pedida uma nova </w:t>
      </w:r>
      <w:r w:rsidR="00090E90">
        <w:rPr>
          <w:color w:val="000000" w:themeColor="text1"/>
        </w:rPr>
        <w:t>posição ao jogador.</w:t>
      </w:r>
    </w:p>
    <w:p w14:paraId="4D1BE609" w14:textId="63FFE20F" w:rsidR="0023446A" w:rsidRDefault="00A85FC7" w:rsidP="0023446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PecaJogador</w:t>
      </w:r>
      <w:proofErr w:type="spellEnd"/>
      <w:r w:rsidR="00AE54CA">
        <w:rPr>
          <w:color w:val="000000" w:themeColor="text1"/>
        </w:rPr>
        <w:t>(</w:t>
      </w:r>
      <w:proofErr w:type="spellStart"/>
      <w:proofErr w:type="gramEnd"/>
      <w:r w:rsidR="001573DD">
        <w:t>JogadorEmJogo</w:t>
      </w:r>
      <w:proofErr w:type="spellEnd"/>
      <w:r w:rsidR="001573DD">
        <w:t xml:space="preserve">, </w:t>
      </w:r>
      <w:proofErr w:type="spellStart"/>
      <w:r>
        <w:t>Jogador</w:t>
      </w:r>
      <w:r w:rsidR="001573DD">
        <w:t>Peca</w:t>
      </w:r>
      <w:proofErr w:type="spellEnd"/>
      <w:r>
        <w:rPr>
          <w:color w:val="000000" w:themeColor="text1"/>
        </w:rPr>
        <w:t>)</w:t>
      </w:r>
    </w:p>
    <w:p w14:paraId="679ABCF8" w14:textId="67B41040" w:rsidR="006A4492" w:rsidRPr="0083765E" w:rsidRDefault="0004212D" w:rsidP="0083765E">
      <w:pPr>
        <w:rPr>
          <w:color w:val="000000" w:themeColor="text1"/>
        </w:rPr>
      </w:pPr>
      <w:r>
        <w:rPr>
          <w:color w:val="000000" w:themeColor="text1"/>
        </w:rPr>
        <w:t>Predicado que irá validar se a peça na posição/casa origem inserida pelo jogador lhe pertence. Caso não pertença ao jogador</w:t>
      </w:r>
      <w:r w:rsidR="0000354D">
        <w:rPr>
          <w:color w:val="000000" w:themeColor="text1"/>
        </w:rPr>
        <w:t xml:space="preserve"> em jogo</w:t>
      </w:r>
      <w:r>
        <w:rPr>
          <w:color w:val="000000" w:themeColor="text1"/>
        </w:rPr>
        <w:t xml:space="preserve"> </w:t>
      </w:r>
      <w:r w:rsidR="0000354D">
        <w:rPr>
          <w:color w:val="000000" w:themeColor="text1"/>
        </w:rPr>
        <w:t>é apresentada uma mensagem com essa informação e é pedida uma nova posição.</w:t>
      </w:r>
      <w:r w:rsidR="009C26DD">
        <w:rPr>
          <w:color w:val="000000" w:themeColor="text1"/>
        </w:rPr>
        <w:t xml:space="preserve"> Este predicado irá ser chamado </w:t>
      </w:r>
      <w:r w:rsidR="000276E9">
        <w:rPr>
          <w:color w:val="000000" w:themeColor="text1"/>
        </w:rPr>
        <w:t>depois d</w:t>
      </w:r>
      <w:r w:rsidR="009C26DD">
        <w:rPr>
          <w:color w:val="000000" w:themeColor="text1"/>
        </w:rPr>
        <w:t>o predicado anterior</w:t>
      </w:r>
      <w:r w:rsidR="000276E9">
        <w:rPr>
          <w:color w:val="000000" w:themeColor="text1"/>
        </w:rPr>
        <w:t xml:space="preserve">: </w:t>
      </w:r>
      <w:proofErr w:type="spellStart"/>
      <w:r w:rsidR="000276E9">
        <w:rPr>
          <w:color w:val="000000" w:themeColor="text1"/>
        </w:rPr>
        <w:t>validarCasaComPeca</w:t>
      </w:r>
      <w:proofErr w:type="spellEnd"/>
      <w:r w:rsidR="000276E9">
        <w:rPr>
          <w:color w:val="000000" w:themeColor="text1"/>
        </w:rPr>
        <w:t>.</w:t>
      </w:r>
      <w:r w:rsidR="006A4492">
        <w:br w:type="page"/>
      </w:r>
    </w:p>
    <w:p w14:paraId="5789CE71" w14:textId="0F2A5F67" w:rsidR="00F0173D" w:rsidRPr="00F95A6F" w:rsidRDefault="000B4AD9" w:rsidP="00F95A6F">
      <w:pPr>
        <w:pStyle w:val="Cabealho1"/>
      </w:pPr>
      <w:bookmarkStart w:id="44" w:name="_Toc495239852"/>
      <w:bookmarkStart w:id="45" w:name="_Toc495662479"/>
      <w:bookmarkStart w:id="46" w:name="_Toc498092329"/>
      <w:r w:rsidRPr="00F95A6F">
        <w:lastRenderedPageBreak/>
        <w:t>Bibliografia</w:t>
      </w:r>
      <w:bookmarkEnd w:id="44"/>
      <w:bookmarkEnd w:id="45"/>
      <w:bookmarkEnd w:id="46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AF36F8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AF36F8">
        <w:rPr>
          <w:noProof/>
          <w:lang w:val="en-US"/>
        </w:rPr>
        <w:t xml:space="preserve">Lichess. (2017). Racing Kings. Retrieved from </w:t>
      </w:r>
      <w:hyperlink r:id="rId23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24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0A2B8C4E" w14:textId="3CB73E32" w:rsidR="006276FF" w:rsidRDefault="00F0173D" w:rsidP="003A609F">
      <w:r w:rsidRPr="00F95A6F">
        <w:fldChar w:fldCharType="end"/>
      </w:r>
    </w:p>
    <w:p w14:paraId="10FC5E38" w14:textId="59747286" w:rsidR="006276FF" w:rsidRDefault="006276FF" w:rsidP="006276FF">
      <w:pPr>
        <w:spacing w:line="240" w:lineRule="auto"/>
        <w:jc w:val="left"/>
      </w:pPr>
      <w:r>
        <w:br w:type="page"/>
      </w:r>
    </w:p>
    <w:p w14:paraId="407AF576" w14:textId="520F279E" w:rsidR="00215C75" w:rsidRPr="00215C75" w:rsidRDefault="00215C75" w:rsidP="00215C75">
      <w:pPr>
        <w:widowControl w:val="0"/>
        <w:autoSpaceDE w:val="0"/>
        <w:autoSpaceDN w:val="0"/>
        <w:adjustRightInd w:val="0"/>
        <w:spacing w:after="240" w:line="300" w:lineRule="atLeast"/>
        <w:ind w:firstLine="360"/>
        <w:jc w:val="left"/>
        <w:rPr>
          <w:rFonts w:cs="Times"/>
          <w:color w:val="000000"/>
          <w:sz w:val="24"/>
          <w:szCs w:val="24"/>
        </w:rPr>
      </w:pPr>
      <w:r w:rsidRPr="00215C75">
        <w:rPr>
          <w:rFonts w:cs="Times"/>
          <w:b/>
          <w:color w:val="000000"/>
          <w:sz w:val="24"/>
          <w:szCs w:val="24"/>
        </w:rPr>
        <w:lastRenderedPageBreak/>
        <w:t>Resumo</w:t>
      </w:r>
      <w:r>
        <w:rPr>
          <w:rFonts w:cs="Times"/>
          <w:b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4"/>
          <w:szCs w:val="24"/>
        </w:rPr>
        <w:t xml:space="preserve">- </w:t>
      </w:r>
      <w:r>
        <w:rPr>
          <w:rFonts w:cs="Times"/>
          <w:color w:val="000000"/>
          <w:sz w:val="26"/>
          <w:szCs w:val="26"/>
        </w:rPr>
        <w:t>Resumo sucinto do trabalho com 150 a 250 palavras (problema abordado, objetivo, como foi o problema resolvido/abordad</w:t>
      </w:r>
      <w:r>
        <w:rPr>
          <w:rFonts w:cs="Times"/>
          <w:color w:val="000000"/>
          <w:sz w:val="26"/>
          <w:szCs w:val="26"/>
        </w:rPr>
        <w:t>o, principais resultados e con</w:t>
      </w:r>
      <w:r>
        <w:rPr>
          <w:rFonts w:cs="Times"/>
          <w:color w:val="000000"/>
          <w:sz w:val="26"/>
          <w:szCs w:val="26"/>
        </w:rPr>
        <w:t>clus</w:t>
      </w:r>
      <w:r>
        <w:rPr>
          <w:rFonts w:cs="Times"/>
          <w:color w:val="000000"/>
          <w:sz w:val="26"/>
          <w:szCs w:val="26"/>
        </w:rPr>
        <w:t>õ</w:t>
      </w:r>
      <w:r>
        <w:rPr>
          <w:rFonts w:cs="Times"/>
          <w:color w:val="000000"/>
          <w:sz w:val="26"/>
          <w:szCs w:val="26"/>
        </w:rPr>
        <w:t xml:space="preserve">es). </w:t>
      </w:r>
    </w:p>
    <w:p w14:paraId="5C4ECA6B" w14:textId="33E2A88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Introdução</w:t>
      </w:r>
      <w:r>
        <w:t xml:space="preserve"> - </w:t>
      </w:r>
      <w:r w:rsidRPr="006276FF">
        <w:rPr>
          <w:rFonts w:cs="Times"/>
          <w:color w:val="000000"/>
          <w:sz w:val="26"/>
          <w:szCs w:val="26"/>
        </w:rPr>
        <w:t>Descr</w:t>
      </w:r>
      <w:r>
        <w:rPr>
          <w:rFonts w:cs="Times"/>
          <w:color w:val="000000"/>
          <w:sz w:val="26"/>
          <w:szCs w:val="26"/>
        </w:rPr>
        <w:t>ever os objetivos e motivaçã</w:t>
      </w:r>
      <w:r w:rsidRPr="006276FF">
        <w:rPr>
          <w:rFonts w:cs="Times"/>
          <w:color w:val="000000"/>
          <w:sz w:val="26"/>
          <w:szCs w:val="26"/>
        </w:rPr>
        <w:t>o d</w:t>
      </w:r>
      <w:r w:rsidR="00532C89">
        <w:rPr>
          <w:rFonts w:cs="Times"/>
          <w:color w:val="000000"/>
          <w:sz w:val="26"/>
          <w:szCs w:val="26"/>
        </w:rPr>
        <w:t>o trabalho. Descrever num pará</w:t>
      </w:r>
      <w:r w:rsidRPr="006276FF">
        <w:rPr>
          <w:rFonts w:cs="Times"/>
          <w:color w:val="000000"/>
          <w:sz w:val="26"/>
          <w:szCs w:val="26"/>
        </w:rPr>
        <w:t>gra</w:t>
      </w:r>
      <w:r>
        <w:rPr>
          <w:rFonts w:cs="Times"/>
          <w:color w:val="000000"/>
          <w:sz w:val="26"/>
          <w:szCs w:val="26"/>
        </w:rPr>
        <w:t>fo breve a estrutura do relató</w:t>
      </w:r>
      <w:r w:rsidRPr="006276FF">
        <w:rPr>
          <w:rFonts w:cs="Times"/>
          <w:color w:val="000000"/>
          <w:sz w:val="26"/>
          <w:szCs w:val="26"/>
        </w:rPr>
        <w:t xml:space="preserve">rio. </w:t>
      </w:r>
    </w:p>
    <w:p w14:paraId="23355151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O jogo XXX</w:t>
      </w:r>
      <w:r w:rsidRPr="006276FF">
        <w:rPr>
          <w:rFonts w:cs="Times"/>
          <w:color w:val="000000"/>
          <w:sz w:val="26"/>
          <w:szCs w:val="26"/>
        </w:rPr>
        <w:t xml:space="preserve"> - Descrever su</w:t>
      </w:r>
      <w:r>
        <w:rPr>
          <w:rFonts w:cs="Times"/>
          <w:color w:val="000000"/>
          <w:sz w:val="26"/>
          <w:szCs w:val="26"/>
        </w:rPr>
        <w:t>cintamente o jogo, a sua histó</w:t>
      </w:r>
      <w:r w:rsidRPr="006276FF">
        <w:rPr>
          <w:rFonts w:cs="Times"/>
          <w:color w:val="000000"/>
          <w:sz w:val="26"/>
          <w:szCs w:val="26"/>
        </w:rPr>
        <w:t>ria e, principalmente, as</w:t>
      </w:r>
      <w:r>
        <w:rPr>
          <w:rFonts w:cs="Times"/>
          <w:color w:val="000000"/>
          <w:sz w:val="26"/>
          <w:szCs w:val="26"/>
        </w:rPr>
        <w:t xml:space="preserve"> suas regras. Devem ser incluí</w:t>
      </w:r>
      <w:r w:rsidRPr="006276FF">
        <w:rPr>
          <w:rFonts w:cs="Times"/>
          <w:color w:val="000000"/>
          <w:sz w:val="26"/>
          <w:szCs w:val="26"/>
        </w:rPr>
        <w:t>das imagens apropriadas para explicar o funci</w:t>
      </w:r>
      <w:r>
        <w:rPr>
          <w:rFonts w:cs="Times"/>
          <w:color w:val="000000"/>
          <w:sz w:val="26"/>
          <w:szCs w:val="26"/>
        </w:rPr>
        <w:t>onamento do jogo. (Pode ser idêntico ao texto do relató</w:t>
      </w:r>
      <w:r w:rsidRPr="006276FF">
        <w:rPr>
          <w:rFonts w:cs="Times"/>
          <w:color w:val="000000"/>
          <w:sz w:val="26"/>
          <w:szCs w:val="26"/>
        </w:rPr>
        <w:t xml:space="preserve">rio intercalar.) </w:t>
      </w:r>
    </w:p>
    <w:p w14:paraId="6D5F1D34" w14:textId="6A1CB6A4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ogica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De</w:t>
      </w:r>
      <w:r>
        <w:rPr>
          <w:rFonts w:cs="Times"/>
          <w:color w:val="000000"/>
          <w:sz w:val="26"/>
          <w:szCs w:val="26"/>
        </w:rPr>
        <w:t>screver o projeto e implementação da ló</w:t>
      </w:r>
      <w:r w:rsidRPr="006276FF">
        <w:rPr>
          <w:rFonts w:cs="Times"/>
          <w:color w:val="000000"/>
          <w:sz w:val="26"/>
          <w:szCs w:val="26"/>
        </w:rPr>
        <w:t xml:space="preserve">gica do jogo em </w:t>
      </w:r>
      <w:proofErr w:type="spellStart"/>
      <w:r w:rsidRPr="006276FF">
        <w:rPr>
          <w:rFonts w:cs="Times"/>
          <w:color w:val="000000"/>
          <w:sz w:val="26"/>
          <w:szCs w:val="26"/>
        </w:rPr>
        <w:t>Prolog</w:t>
      </w:r>
      <w:proofErr w:type="spellEnd"/>
      <w:r w:rsidRPr="006276FF">
        <w:rPr>
          <w:rFonts w:cs="Times"/>
          <w:color w:val="000000"/>
          <w:sz w:val="26"/>
          <w:szCs w:val="26"/>
        </w:rPr>
        <w:t>, inclu</w:t>
      </w:r>
      <w:r>
        <w:rPr>
          <w:rFonts w:cs="Times"/>
          <w:color w:val="000000"/>
          <w:sz w:val="26"/>
          <w:szCs w:val="26"/>
        </w:rPr>
        <w:t>indo a forma de representaçã</w:t>
      </w:r>
      <w:r w:rsidRPr="006276FF">
        <w:rPr>
          <w:rFonts w:cs="Times"/>
          <w:color w:val="000000"/>
          <w:sz w:val="26"/>
          <w:szCs w:val="26"/>
        </w:rPr>
        <w:t xml:space="preserve">o do estado do tabuleiro e </w:t>
      </w:r>
      <w:r>
        <w:rPr>
          <w:rFonts w:cs="Times"/>
          <w:color w:val="000000"/>
          <w:sz w:val="26"/>
          <w:szCs w:val="26"/>
        </w:rPr>
        <w:t>sua visualização, execução de movimentos, verificaçã</w:t>
      </w:r>
      <w:r w:rsidRPr="006276FF">
        <w:rPr>
          <w:rFonts w:cs="Times"/>
          <w:color w:val="000000"/>
          <w:sz w:val="26"/>
          <w:szCs w:val="26"/>
        </w:rPr>
        <w:t>o do cumprimento das</w:t>
      </w:r>
      <w:r>
        <w:rPr>
          <w:rFonts w:cs="Times"/>
          <w:color w:val="000000"/>
          <w:sz w:val="26"/>
          <w:szCs w:val="26"/>
        </w:rPr>
        <w:t xml:space="preserve"> regras do jogo, determinação do final do jogo e cá</w:t>
      </w:r>
      <w:r w:rsidRPr="006276FF">
        <w:rPr>
          <w:rFonts w:cs="Times"/>
          <w:color w:val="000000"/>
          <w:sz w:val="26"/>
          <w:szCs w:val="26"/>
        </w:rPr>
        <w:t>lculo das jogadas a realizar pelo com</w:t>
      </w:r>
      <w:r>
        <w:rPr>
          <w:rFonts w:cs="Times"/>
          <w:color w:val="000000"/>
          <w:sz w:val="26"/>
          <w:szCs w:val="26"/>
        </w:rPr>
        <w:t>putador utilizando diversos ní</w:t>
      </w:r>
      <w:r w:rsidRPr="006276FF">
        <w:rPr>
          <w:rFonts w:cs="Times"/>
          <w:color w:val="000000"/>
          <w:sz w:val="26"/>
          <w:szCs w:val="26"/>
        </w:rPr>
        <w:t>veis de j</w:t>
      </w:r>
      <w:r>
        <w:rPr>
          <w:rFonts w:cs="Times"/>
          <w:color w:val="000000"/>
          <w:sz w:val="26"/>
          <w:szCs w:val="26"/>
        </w:rPr>
        <w:t>ogo. Sugere-se a estruturaçã</w:t>
      </w:r>
      <w:r w:rsidRPr="006276FF">
        <w:rPr>
          <w:rFonts w:cs="Times"/>
          <w:color w:val="000000"/>
          <w:sz w:val="26"/>
          <w:szCs w:val="26"/>
        </w:rPr>
        <w:t>o des</w:t>
      </w:r>
      <w:r>
        <w:rPr>
          <w:rFonts w:cs="Times"/>
          <w:color w:val="000000"/>
          <w:sz w:val="26"/>
          <w:szCs w:val="26"/>
        </w:rPr>
        <w:t>ta secçã</w:t>
      </w:r>
      <w:r w:rsidRPr="006276FF">
        <w:rPr>
          <w:rFonts w:cs="Times"/>
          <w:color w:val="000000"/>
          <w:sz w:val="26"/>
          <w:szCs w:val="26"/>
        </w:rPr>
        <w:t xml:space="preserve">o da seguinte forma: </w:t>
      </w:r>
    </w:p>
    <w:p w14:paraId="6A97900F" w14:textId="7795397A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Representação do estado do jogo –</w:t>
      </w:r>
      <w:r>
        <w:rPr>
          <w:rFonts w:cs="Times"/>
          <w:color w:val="000000"/>
          <w:sz w:val="24"/>
          <w:szCs w:val="24"/>
        </w:rPr>
        <w:t xml:space="preserve"> pode ser </w:t>
      </w:r>
      <w:proofErr w:type="spellStart"/>
      <w:r>
        <w:rPr>
          <w:rFonts w:cs="Times"/>
          <w:color w:val="000000"/>
          <w:sz w:val="24"/>
          <w:szCs w:val="24"/>
        </w:rPr>
        <w:t>identicoao</w:t>
      </w:r>
      <w:proofErr w:type="spellEnd"/>
      <w:r>
        <w:rPr>
          <w:rFonts w:cs="Times"/>
          <w:color w:val="000000"/>
          <w:sz w:val="24"/>
          <w:szCs w:val="24"/>
        </w:rPr>
        <w:t xml:space="preserve"> descrito no relatório intercalar</w:t>
      </w:r>
    </w:p>
    <w:p w14:paraId="40D82399" w14:textId="77777777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Visualização do tabuleiro –</w:t>
      </w:r>
      <w:r>
        <w:rPr>
          <w:rFonts w:cs="Times"/>
          <w:color w:val="000000"/>
          <w:sz w:val="24"/>
          <w:szCs w:val="24"/>
        </w:rPr>
        <w:t xml:space="preserve"> pode ser idêntico ao descrito no relatório intercalar</w:t>
      </w:r>
    </w:p>
    <w:p w14:paraId="0C96ED62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ista de jogadas vali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Obtençã</w:t>
      </w:r>
      <w:r w:rsidRPr="006276FF">
        <w:rPr>
          <w:rFonts w:cs="Times"/>
          <w:color w:val="000000"/>
          <w:sz w:val="26"/>
          <w:szCs w:val="26"/>
        </w:rPr>
        <w:t>o</w:t>
      </w:r>
      <w:r>
        <w:rPr>
          <w:rFonts w:cs="Times"/>
          <w:color w:val="000000"/>
          <w:sz w:val="26"/>
          <w:szCs w:val="26"/>
        </w:rPr>
        <w:t xml:space="preserve"> de uma lista de jogadas poss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vali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s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ListOfMoves</w:t>
      </w:r>
      <w:proofErr w:type="spellEnd"/>
      <w:r w:rsidRPr="006276FF">
        <w:rPr>
          <w:rFonts w:cs="Times"/>
          <w:color w:val="000000"/>
          <w:sz w:val="26"/>
          <w:szCs w:val="26"/>
        </w:rPr>
        <w:t>).</w:t>
      </w:r>
    </w:p>
    <w:p w14:paraId="5BFCD053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Execução de joga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Validação e execuçã</w:t>
      </w:r>
      <w:r w:rsidRPr="006276FF">
        <w:rPr>
          <w:rFonts w:cs="Times"/>
          <w:color w:val="000000"/>
          <w:sz w:val="26"/>
          <w:szCs w:val="26"/>
        </w:rPr>
        <w:t xml:space="preserve">o de uma jogada num tabuleiro, obtendo o novo estado do jogo. Exemplo: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Move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New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77DC14E7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Avaliação do tabuleir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Avaliaçã</w:t>
      </w:r>
      <w:r w:rsidRPr="006276FF">
        <w:rPr>
          <w:rFonts w:cs="Times"/>
          <w:color w:val="000000"/>
          <w:sz w:val="26"/>
          <w:szCs w:val="26"/>
        </w:rPr>
        <w:t>o do</w:t>
      </w:r>
      <w:r>
        <w:rPr>
          <w:rFonts w:cs="Times"/>
          <w:color w:val="000000"/>
          <w:sz w:val="26"/>
          <w:szCs w:val="26"/>
        </w:rPr>
        <w:t xml:space="preserve"> estado do jogo, que permitirá comparar a aplicação das diversas jogadas dispon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Player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3742B865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Final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Verificaçã</w:t>
      </w:r>
      <w:r w:rsidRPr="006276FF">
        <w:rPr>
          <w:rFonts w:cs="Times"/>
          <w:color w:val="000000"/>
          <w:sz w:val="26"/>
          <w:szCs w:val="26"/>
        </w:rPr>
        <w:t>o do f</w:t>
      </w:r>
      <w:r>
        <w:rPr>
          <w:rFonts w:cs="Times"/>
          <w:color w:val="000000"/>
          <w:sz w:val="26"/>
          <w:szCs w:val="26"/>
        </w:rPr>
        <w:t>im do jogo, com identificaçã</w:t>
      </w:r>
      <w:r w:rsidRPr="006276FF">
        <w:rPr>
          <w:rFonts w:cs="Times"/>
          <w:color w:val="000000"/>
          <w:sz w:val="26"/>
          <w:szCs w:val="26"/>
        </w:rPr>
        <w:t xml:space="preserve">o do vencedor. Exemplo: game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over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Winner). </w:t>
      </w:r>
    </w:p>
    <w:p w14:paraId="5EEF9D78" w14:textId="14D5BE10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Jogada do Computador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Escolha da jogada a efetuar pelo computador, dependendo do n ́</w:t>
      </w:r>
      <w:proofErr w:type="spellStart"/>
      <w:r w:rsidRPr="006276FF">
        <w:rPr>
          <w:rFonts w:cs="Times"/>
          <w:color w:val="000000"/>
          <w:sz w:val="26"/>
          <w:szCs w:val="26"/>
        </w:rPr>
        <w:t>ıvel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de </w:t>
      </w:r>
      <w:proofErr w:type="spellStart"/>
      <w:r w:rsidRPr="006276FF">
        <w:rPr>
          <w:rFonts w:cs="Times"/>
          <w:color w:val="000000"/>
          <w:sz w:val="26"/>
          <w:szCs w:val="26"/>
        </w:rPr>
        <w:t>difi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- </w:t>
      </w:r>
      <w:proofErr w:type="spellStart"/>
      <w:r w:rsidRPr="006276FF">
        <w:rPr>
          <w:rFonts w:cs="Times"/>
          <w:color w:val="000000"/>
          <w:sz w:val="26"/>
          <w:szCs w:val="26"/>
        </w:rPr>
        <w:t>culdad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. Por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choos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Level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Move). </w:t>
      </w:r>
    </w:p>
    <w:p w14:paraId="20CF4170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Interface com o utilizador</w:t>
      </w:r>
      <w:r>
        <w:rPr>
          <w:rFonts w:cs="Times"/>
          <w:color w:val="000000"/>
          <w:sz w:val="24"/>
          <w:szCs w:val="24"/>
        </w:rPr>
        <w:t xml:space="preserve"> – </w:t>
      </w:r>
      <w:r>
        <w:rPr>
          <w:rFonts w:cs="Times"/>
          <w:color w:val="000000"/>
          <w:sz w:val="26"/>
          <w:szCs w:val="26"/>
        </w:rPr>
        <w:t>Descrever o mó</w:t>
      </w:r>
      <w:r w:rsidRPr="006276FF">
        <w:rPr>
          <w:rFonts w:cs="Times"/>
          <w:color w:val="000000"/>
          <w:sz w:val="26"/>
          <w:szCs w:val="26"/>
        </w:rPr>
        <w:t xml:space="preserve">dulo de interface com o utilizador em modo de texto. </w:t>
      </w:r>
    </w:p>
    <w:p w14:paraId="0F606F1D" w14:textId="79AB329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Conclusões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 xml:space="preserve">Que conclui deste </w:t>
      </w:r>
      <w:proofErr w:type="spellStart"/>
      <w:r w:rsidRPr="006276FF">
        <w:rPr>
          <w:rFonts w:cs="Times"/>
          <w:color w:val="000000"/>
          <w:sz w:val="26"/>
          <w:szCs w:val="26"/>
        </w:rPr>
        <w:t>projecto</w:t>
      </w:r>
      <w:proofErr w:type="spellEnd"/>
      <w:r w:rsidRPr="006276FF">
        <w:rPr>
          <w:rFonts w:cs="Times"/>
          <w:color w:val="000000"/>
          <w:sz w:val="26"/>
          <w:szCs w:val="26"/>
        </w:rPr>
        <w:t>? Como poderi</w:t>
      </w:r>
      <w:r>
        <w:rPr>
          <w:rFonts w:cs="Times"/>
          <w:color w:val="000000"/>
          <w:sz w:val="26"/>
          <w:szCs w:val="26"/>
        </w:rPr>
        <w:t>a melhorar o trabalho desenvol</w:t>
      </w:r>
      <w:r w:rsidRPr="006276FF">
        <w:rPr>
          <w:rFonts w:cs="Times"/>
          <w:color w:val="000000"/>
          <w:sz w:val="26"/>
          <w:szCs w:val="26"/>
        </w:rPr>
        <w:t xml:space="preserve">vido? </w:t>
      </w:r>
    </w:p>
    <w:p w14:paraId="0AA111B8" w14:textId="4DC29AB0" w:rsidR="00E03DB3" w:rsidRPr="003A609F" w:rsidRDefault="00E03DB3" w:rsidP="00532C89">
      <w:pPr>
        <w:spacing w:line="240" w:lineRule="auto"/>
        <w:jc w:val="left"/>
      </w:pPr>
    </w:p>
    <w:sectPr w:rsidR="00E03DB3" w:rsidRPr="003A609F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CE3FA82" w14:textId="77777777" w:rsidR="00AE6A49" w:rsidRDefault="00AE6A49" w:rsidP="0041038E">
      <w:pPr>
        <w:spacing w:line="240" w:lineRule="auto"/>
      </w:pPr>
      <w:r>
        <w:separator/>
      </w:r>
    </w:p>
  </w:endnote>
  <w:endnote w:type="continuationSeparator" w:id="0">
    <w:p w14:paraId="087617E9" w14:textId="77777777" w:rsidR="00AE6A49" w:rsidRDefault="00AE6A49" w:rsidP="0041038E">
      <w:pPr>
        <w:spacing w:line="240" w:lineRule="auto"/>
      </w:pPr>
      <w:r>
        <w:continuationSeparator/>
      </w:r>
    </w:p>
  </w:endnote>
  <w:endnote w:type="continuationNotice" w:id="1">
    <w:p w14:paraId="09095180" w14:textId="77777777" w:rsidR="00AE6A49" w:rsidRDefault="00AE6A49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532C89" w:rsidRPr="000F352E" w:rsidRDefault="00532C89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070C79">
      <w:rPr>
        <w:rStyle w:val="Nmerodepgina"/>
        <w:noProof/>
        <w:color w:val="808080" w:themeColor="background1" w:themeShade="80"/>
      </w:rPr>
      <w:t>3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532C89" w:rsidRPr="00F21010" w:rsidRDefault="00532C89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 w:rsidR="00106E3F"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821C07" w14:textId="77777777" w:rsidR="00AE6A49" w:rsidRDefault="00AE6A49" w:rsidP="0041038E">
      <w:pPr>
        <w:spacing w:line="240" w:lineRule="auto"/>
      </w:pPr>
      <w:r>
        <w:separator/>
      </w:r>
    </w:p>
  </w:footnote>
  <w:footnote w:type="continuationSeparator" w:id="0">
    <w:p w14:paraId="4DE96DBB" w14:textId="77777777" w:rsidR="00AE6A49" w:rsidRDefault="00AE6A49" w:rsidP="0041038E">
      <w:pPr>
        <w:spacing w:line="240" w:lineRule="auto"/>
      </w:pPr>
      <w:r>
        <w:continuationSeparator/>
      </w:r>
    </w:p>
  </w:footnote>
  <w:footnote w:type="continuationNotice" w:id="1">
    <w:p w14:paraId="5F0833A9" w14:textId="77777777" w:rsidR="00AE6A49" w:rsidRDefault="00AE6A49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532C89" w:rsidRPr="00077A29" w:rsidRDefault="00532C89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532C89" w:rsidRDefault="00532C89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2D1877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0307A9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2E2B71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3017F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B3AEBBE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5B061F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6B02A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88E4F50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7CD692C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730CDC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48FC3E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747265B"/>
    <w:multiLevelType w:val="hybridMultilevel"/>
    <w:tmpl w:val="0A1C231C"/>
    <w:lvl w:ilvl="0" w:tplc="E9C4A5CC">
      <w:start w:val="1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6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9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1">
    <w:nsid w:val="47751A14"/>
    <w:multiLevelType w:val="hybridMultilevel"/>
    <w:tmpl w:val="97C04068"/>
    <w:lvl w:ilvl="0" w:tplc="ED7E7F00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color w:val="auto"/>
        <w:sz w:val="22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4A2A6407"/>
    <w:multiLevelType w:val="hybridMultilevel"/>
    <w:tmpl w:val="F1D63E0A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170AC6"/>
    <w:multiLevelType w:val="hybridMultilevel"/>
    <w:tmpl w:val="57329BC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8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7"/>
  </w:num>
  <w:num w:numId="5">
    <w:abstractNumId w:val="29"/>
  </w:num>
  <w:num w:numId="6">
    <w:abstractNumId w:val="26"/>
  </w:num>
  <w:num w:numId="7">
    <w:abstractNumId w:val="38"/>
  </w:num>
  <w:num w:numId="8">
    <w:abstractNumId w:val="36"/>
  </w:num>
  <w:num w:numId="9">
    <w:abstractNumId w:val="32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4"/>
  </w:num>
  <w:num w:numId="22">
    <w:abstractNumId w:val="30"/>
  </w:num>
  <w:num w:numId="23">
    <w:abstractNumId w:val="37"/>
  </w:num>
  <w:num w:numId="24">
    <w:abstractNumId w:val="22"/>
  </w:num>
  <w:num w:numId="25">
    <w:abstractNumId w:val="24"/>
  </w:num>
  <w:num w:numId="26">
    <w:abstractNumId w:val="25"/>
  </w:num>
  <w:num w:numId="27">
    <w:abstractNumId w:val="28"/>
  </w:num>
  <w:num w:numId="28">
    <w:abstractNumId w:val="35"/>
  </w:num>
  <w:num w:numId="29">
    <w:abstractNumId w:val="23"/>
  </w:num>
  <w:num w:numId="30">
    <w:abstractNumId w:val="33"/>
  </w:num>
  <w:num w:numId="31">
    <w:abstractNumId w:val="31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0354D"/>
    <w:rsid w:val="0001599B"/>
    <w:rsid w:val="00015A78"/>
    <w:rsid w:val="00027550"/>
    <w:rsid w:val="000276E9"/>
    <w:rsid w:val="00035F39"/>
    <w:rsid w:val="0004192C"/>
    <w:rsid w:val="0004212D"/>
    <w:rsid w:val="00044560"/>
    <w:rsid w:val="00044C9B"/>
    <w:rsid w:val="000460D7"/>
    <w:rsid w:val="00050CA5"/>
    <w:rsid w:val="0005659F"/>
    <w:rsid w:val="00057C76"/>
    <w:rsid w:val="00063F0E"/>
    <w:rsid w:val="00070C79"/>
    <w:rsid w:val="00077A29"/>
    <w:rsid w:val="0008092F"/>
    <w:rsid w:val="00081314"/>
    <w:rsid w:val="00082A58"/>
    <w:rsid w:val="000839BF"/>
    <w:rsid w:val="00087EAF"/>
    <w:rsid w:val="00090E90"/>
    <w:rsid w:val="0009397F"/>
    <w:rsid w:val="000964B7"/>
    <w:rsid w:val="000A00C2"/>
    <w:rsid w:val="000A3E7E"/>
    <w:rsid w:val="000A5BC1"/>
    <w:rsid w:val="000B0A86"/>
    <w:rsid w:val="000B0E7A"/>
    <w:rsid w:val="000B3986"/>
    <w:rsid w:val="000B4AD9"/>
    <w:rsid w:val="000C2690"/>
    <w:rsid w:val="000C5884"/>
    <w:rsid w:val="000C5F4B"/>
    <w:rsid w:val="000C7018"/>
    <w:rsid w:val="000D0A0C"/>
    <w:rsid w:val="000D69DB"/>
    <w:rsid w:val="000D6DCF"/>
    <w:rsid w:val="000E1C73"/>
    <w:rsid w:val="000E467A"/>
    <w:rsid w:val="000E6810"/>
    <w:rsid w:val="000E6A9C"/>
    <w:rsid w:val="000F352E"/>
    <w:rsid w:val="000F5E22"/>
    <w:rsid w:val="001064F3"/>
    <w:rsid w:val="0010650E"/>
    <w:rsid w:val="00106E3F"/>
    <w:rsid w:val="00107193"/>
    <w:rsid w:val="0010733C"/>
    <w:rsid w:val="00116E3A"/>
    <w:rsid w:val="00121DE7"/>
    <w:rsid w:val="00122C28"/>
    <w:rsid w:val="0012513F"/>
    <w:rsid w:val="00131917"/>
    <w:rsid w:val="00135784"/>
    <w:rsid w:val="001401B9"/>
    <w:rsid w:val="00140E1D"/>
    <w:rsid w:val="00147478"/>
    <w:rsid w:val="0015739A"/>
    <w:rsid w:val="001573DD"/>
    <w:rsid w:val="00160532"/>
    <w:rsid w:val="0016477D"/>
    <w:rsid w:val="00165F43"/>
    <w:rsid w:val="0017024C"/>
    <w:rsid w:val="00175C74"/>
    <w:rsid w:val="001769D1"/>
    <w:rsid w:val="00180954"/>
    <w:rsid w:val="00180E04"/>
    <w:rsid w:val="00181AB8"/>
    <w:rsid w:val="00182038"/>
    <w:rsid w:val="001820A1"/>
    <w:rsid w:val="00184193"/>
    <w:rsid w:val="00187EC1"/>
    <w:rsid w:val="00191EA3"/>
    <w:rsid w:val="001960C0"/>
    <w:rsid w:val="00197342"/>
    <w:rsid w:val="001979BC"/>
    <w:rsid w:val="001A14EB"/>
    <w:rsid w:val="001A563E"/>
    <w:rsid w:val="001A5A93"/>
    <w:rsid w:val="001A7107"/>
    <w:rsid w:val="001B7618"/>
    <w:rsid w:val="001D083F"/>
    <w:rsid w:val="001E0D53"/>
    <w:rsid w:val="001E3F78"/>
    <w:rsid w:val="001E6454"/>
    <w:rsid w:val="001E6D2A"/>
    <w:rsid w:val="001E7D5F"/>
    <w:rsid w:val="001F092A"/>
    <w:rsid w:val="001F6C75"/>
    <w:rsid w:val="001F7A19"/>
    <w:rsid w:val="002107C8"/>
    <w:rsid w:val="0021182F"/>
    <w:rsid w:val="00211B03"/>
    <w:rsid w:val="00212752"/>
    <w:rsid w:val="00213D54"/>
    <w:rsid w:val="00215043"/>
    <w:rsid w:val="00215C75"/>
    <w:rsid w:val="00215C99"/>
    <w:rsid w:val="00221F34"/>
    <w:rsid w:val="00227562"/>
    <w:rsid w:val="0023446A"/>
    <w:rsid w:val="00235D21"/>
    <w:rsid w:val="00236171"/>
    <w:rsid w:val="00240626"/>
    <w:rsid w:val="0024090E"/>
    <w:rsid w:val="00241F3C"/>
    <w:rsid w:val="002422ED"/>
    <w:rsid w:val="0024750B"/>
    <w:rsid w:val="0025572D"/>
    <w:rsid w:val="00256F5B"/>
    <w:rsid w:val="00263C01"/>
    <w:rsid w:val="00263F59"/>
    <w:rsid w:val="00271855"/>
    <w:rsid w:val="002721E0"/>
    <w:rsid w:val="0027297F"/>
    <w:rsid w:val="002735A3"/>
    <w:rsid w:val="00274818"/>
    <w:rsid w:val="00287976"/>
    <w:rsid w:val="0029216E"/>
    <w:rsid w:val="002A230B"/>
    <w:rsid w:val="002A25DD"/>
    <w:rsid w:val="002A45C7"/>
    <w:rsid w:val="002B0619"/>
    <w:rsid w:val="002C3885"/>
    <w:rsid w:val="002D5A01"/>
    <w:rsid w:val="002D74DF"/>
    <w:rsid w:val="002E218C"/>
    <w:rsid w:val="002E3B6B"/>
    <w:rsid w:val="002E5F72"/>
    <w:rsid w:val="002F0086"/>
    <w:rsid w:val="002F035E"/>
    <w:rsid w:val="002F0C4B"/>
    <w:rsid w:val="002F7BB6"/>
    <w:rsid w:val="00301680"/>
    <w:rsid w:val="00301799"/>
    <w:rsid w:val="00304BFA"/>
    <w:rsid w:val="00314A70"/>
    <w:rsid w:val="00315BF4"/>
    <w:rsid w:val="003216BE"/>
    <w:rsid w:val="0032667F"/>
    <w:rsid w:val="00331419"/>
    <w:rsid w:val="00332E37"/>
    <w:rsid w:val="0033505A"/>
    <w:rsid w:val="00340C5E"/>
    <w:rsid w:val="00341C78"/>
    <w:rsid w:val="003430B5"/>
    <w:rsid w:val="003473B3"/>
    <w:rsid w:val="003524E1"/>
    <w:rsid w:val="00355592"/>
    <w:rsid w:val="00360CAD"/>
    <w:rsid w:val="00362668"/>
    <w:rsid w:val="00364BEB"/>
    <w:rsid w:val="003660E1"/>
    <w:rsid w:val="00367ECD"/>
    <w:rsid w:val="00385124"/>
    <w:rsid w:val="003874A9"/>
    <w:rsid w:val="0039098E"/>
    <w:rsid w:val="00390D60"/>
    <w:rsid w:val="00391571"/>
    <w:rsid w:val="00394CAA"/>
    <w:rsid w:val="0039659F"/>
    <w:rsid w:val="003A5502"/>
    <w:rsid w:val="003A5611"/>
    <w:rsid w:val="003A609F"/>
    <w:rsid w:val="003A6ADD"/>
    <w:rsid w:val="003B1974"/>
    <w:rsid w:val="003B33E7"/>
    <w:rsid w:val="003B3BDF"/>
    <w:rsid w:val="003C0D3C"/>
    <w:rsid w:val="003C2EF2"/>
    <w:rsid w:val="003C42A2"/>
    <w:rsid w:val="003C67E9"/>
    <w:rsid w:val="003D486F"/>
    <w:rsid w:val="003D5DE1"/>
    <w:rsid w:val="003E168B"/>
    <w:rsid w:val="003E4B0D"/>
    <w:rsid w:val="003F04B7"/>
    <w:rsid w:val="003F19C3"/>
    <w:rsid w:val="003F4438"/>
    <w:rsid w:val="0040307A"/>
    <w:rsid w:val="004032E9"/>
    <w:rsid w:val="00403427"/>
    <w:rsid w:val="004049FF"/>
    <w:rsid w:val="0040533C"/>
    <w:rsid w:val="004100F7"/>
    <w:rsid w:val="0041038E"/>
    <w:rsid w:val="00417CBE"/>
    <w:rsid w:val="00421741"/>
    <w:rsid w:val="004275F4"/>
    <w:rsid w:val="004300EE"/>
    <w:rsid w:val="00433C47"/>
    <w:rsid w:val="00436EE3"/>
    <w:rsid w:val="00437443"/>
    <w:rsid w:val="00440869"/>
    <w:rsid w:val="0044479C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678A8"/>
    <w:rsid w:val="00472790"/>
    <w:rsid w:val="004737F3"/>
    <w:rsid w:val="00485657"/>
    <w:rsid w:val="00487A74"/>
    <w:rsid w:val="004902C9"/>
    <w:rsid w:val="0049043E"/>
    <w:rsid w:val="0049165B"/>
    <w:rsid w:val="00494342"/>
    <w:rsid w:val="00496660"/>
    <w:rsid w:val="004A1FB7"/>
    <w:rsid w:val="004A3991"/>
    <w:rsid w:val="004A67A3"/>
    <w:rsid w:val="004B1A78"/>
    <w:rsid w:val="004B7E58"/>
    <w:rsid w:val="004C08C0"/>
    <w:rsid w:val="004C4AA9"/>
    <w:rsid w:val="004D146E"/>
    <w:rsid w:val="004D50BE"/>
    <w:rsid w:val="004D743D"/>
    <w:rsid w:val="004E126D"/>
    <w:rsid w:val="004E1957"/>
    <w:rsid w:val="004E1962"/>
    <w:rsid w:val="004E3670"/>
    <w:rsid w:val="004F07AD"/>
    <w:rsid w:val="004F0C86"/>
    <w:rsid w:val="004F2296"/>
    <w:rsid w:val="004F4CF6"/>
    <w:rsid w:val="00500312"/>
    <w:rsid w:val="005010C9"/>
    <w:rsid w:val="00511226"/>
    <w:rsid w:val="005145E0"/>
    <w:rsid w:val="005234F2"/>
    <w:rsid w:val="005235F5"/>
    <w:rsid w:val="00524319"/>
    <w:rsid w:val="0052628F"/>
    <w:rsid w:val="00532C89"/>
    <w:rsid w:val="00537D19"/>
    <w:rsid w:val="00544ABF"/>
    <w:rsid w:val="00545AB6"/>
    <w:rsid w:val="00545AB8"/>
    <w:rsid w:val="005479D8"/>
    <w:rsid w:val="00556403"/>
    <w:rsid w:val="0056075F"/>
    <w:rsid w:val="0056175A"/>
    <w:rsid w:val="00561BE1"/>
    <w:rsid w:val="00574C64"/>
    <w:rsid w:val="005775EB"/>
    <w:rsid w:val="00585E24"/>
    <w:rsid w:val="00590ED9"/>
    <w:rsid w:val="005A406A"/>
    <w:rsid w:val="005A5BDE"/>
    <w:rsid w:val="005B5ED1"/>
    <w:rsid w:val="005B7954"/>
    <w:rsid w:val="005D59D4"/>
    <w:rsid w:val="005E1821"/>
    <w:rsid w:val="005E3D45"/>
    <w:rsid w:val="005E524A"/>
    <w:rsid w:val="005F28AF"/>
    <w:rsid w:val="005F45C4"/>
    <w:rsid w:val="005F5506"/>
    <w:rsid w:val="005F6642"/>
    <w:rsid w:val="00602559"/>
    <w:rsid w:val="00604FD6"/>
    <w:rsid w:val="00606CF1"/>
    <w:rsid w:val="00606F46"/>
    <w:rsid w:val="006118F5"/>
    <w:rsid w:val="00616BA7"/>
    <w:rsid w:val="00621E50"/>
    <w:rsid w:val="00625292"/>
    <w:rsid w:val="0062588B"/>
    <w:rsid w:val="006276FF"/>
    <w:rsid w:val="00627CD2"/>
    <w:rsid w:val="0064038E"/>
    <w:rsid w:val="00641C9D"/>
    <w:rsid w:val="00643111"/>
    <w:rsid w:val="00645606"/>
    <w:rsid w:val="00647947"/>
    <w:rsid w:val="00654A12"/>
    <w:rsid w:val="00655DD1"/>
    <w:rsid w:val="00657E91"/>
    <w:rsid w:val="006610AA"/>
    <w:rsid w:val="00661C35"/>
    <w:rsid w:val="0066216C"/>
    <w:rsid w:val="00664E64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B1BA0"/>
    <w:rsid w:val="006C1C35"/>
    <w:rsid w:val="006C1D0E"/>
    <w:rsid w:val="006C37DE"/>
    <w:rsid w:val="006D1655"/>
    <w:rsid w:val="006E19C4"/>
    <w:rsid w:val="006E1DF5"/>
    <w:rsid w:val="006E68FD"/>
    <w:rsid w:val="006F6F80"/>
    <w:rsid w:val="00700737"/>
    <w:rsid w:val="00704D02"/>
    <w:rsid w:val="00724687"/>
    <w:rsid w:val="00725F6B"/>
    <w:rsid w:val="00730AA1"/>
    <w:rsid w:val="00731866"/>
    <w:rsid w:val="007318C2"/>
    <w:rsid w:val="0074087B"/>
    <w:rsid w:val="0075316C"/>
    <w:rsid w:val="00754AE7"/>
    <w:rsid w:val="00755C85"/>
    <w:rsid w:val="00763AB3"/>
    <w:rsid w:val="007712B5"/>
    <w:rsid w:val="00771998"/>
    <w:rsid w:val="00772FD9"/>
    <w:rsid w:val="007742B7"/>
    <w:rsid w:val="00781891"/>
    <w:rsid w:val="00783E06"/>
    <w:rsid w:val="0078781F"/>
    <w:rsid w:val="00787928"/>
    <w:rsid w:val="0079000C"/>
    <w:rsid w:val="007912AF"/>
    <w:rsid w:val="00797EFF"/>
    <w:rsid w:val="007B1909"/>
    <w:rsid w:val="007B3649"/>
    <w:rsid w:val="007B3BDE"/>
    <w:rsid w:val="007B56DA"/>
    <w:rsid w:val="007B7FB3"/>
    <w:rsid w:val="007C303B"/>
    <w:rsid w:val="007C4FAC"/>
    <w:rsid w:val="007C6D70"/>
    <w:rsid w:val="007C7327"/>
    <w:rsid w:val="007D305A"/>
    <w:rsid w:val="007D39B7"/>
    <w:rsid w:val="007E234C"/>
    <w:rsid w:val="007F3F46"/>
    <w:rsid w:val="007F422A"/>
    <w:rsid w:val="008005A9"/>
    <w:rsid w:val="00801B25"/>
    <w:rsid w:val="0080426B"/>
    <w:rsid w:val="00805217"/>
    <w:rsid w:val="008104FB"/>
    <w:rsid w:val="00813419"/>
    <w:rsid w:val="008155C7"/>
    <w:rsid w:val="00815691"/>
    <w:rsid w:val="00820CD0"/>
    <w:rsid w:val="00832D58"/>
    <w:rsid w:val="00836D15"/>
    <w:rsid w:val="0083765E"/>
    <w:rsid w:val="00843F6F"/>
    <w:rsid w:val="00844810"/>
    <w:rsid w:val="00844F4E"/>
    <w:rsid w:val="008628C3"/>
    <w:rsid w:val="00865DAF"/>
    <w:rsid w:val="008673DC"/>
    <w:rsid w:val="0087200F"/>
    <w:rsid w:val="00874F4F"/>
    <w:rsid w:val="00877F3F"/>
    <w:rsid w:val="0088724A"/>
    <w:rsid w:val="00892CB7"/>
    <w:rsid w:val="00892F1F"/>
    <w:rsid w:val="00894F91"/>
    <w:rsid w:val="008967E3"/>
    <w:rsid w:val="00896B79"/>
    <w:rsid w:val="008A1DB8"/>
    <w:rsid w:val="008A1E0E"/>
    <w:rsid w:val="008A4B19"/>
    <w:rsid w:val="008A4C55"/>
    <w:rsid w:val="008B276C"/>
    <w:rsid w:val="008B405D"/>
    <w:rsid w:val="008B7BA2"/>
    <w:rsid w:val="008C6382"/>
    <w:rsid w:val="008C747E"/>
    <w:rsid w:val="008D3881"/>
    <w:rsid w:val="008D3E84"/>
    <w:rsid w:val="008D5957"/>
    <w:rsid w:val="008E2DC6"/>
    <w:rsid w:val="008E2DF2"/>
    <w:rsid w:val="008E5DBE"/>
    <w:rsid w:val="008E5DC1"/>
    <w:rsid w:val="008E712B"/>
    <w:rsid w:val="008F23AF"/>
    <w:rsid w:val="008F78A4"/>
    <w:rsid w:val="0090067C"/>
    <w:rsid w:val="00903EC8"/>
    <w:rsid w:val="00905E3A"/>
    <w:rsid w:val="00910060"/>
    <w:rsid w:val="00910315"/>
    <w:rsid w:val="009117F9"/>
    <w:rsid w:val="00914A23"/>
    <w:rsid w:val="00915694"/>
    <w:rsid w:val="00927136"/>
    <w:rsid w:val="00930296"/>
    <w:rsid w:val="009304CB"/>
    <w:rsid w:val="00933887"/>
    <w:rsid w:val="00934130"/>
    <w:rsid w:val="00942AE1"/>
    <w:rsid w:val="00956B00"/>
    <w:rsid w:val="0096760C"/>
    <w:rsid w:val="009777B4"/>
    <w:rsid w:val="00977AD3"/>
    <w:rsid w:val="00980883"/>
    <w:rsid w:val="009826C7"/>
    <w:rsid w:val="009850B9"/>
    <w:rsid w:val="00985B6B"/>
    <w:rsid w:val="0098792C"/>
    <w:rsid w:val="00995140"/>
    <w:rsid w:val="009A1D6A"/>
    <w:rsid w:val="009A376F"/>
    <w:rsid w:val="009C26DD"/>
    <w:rsid w:val="009C5BF1"/>
    <w:rsid w:val="009D58AA"/>
    <w:rsid w:val="009D756B"/>
    <w:rsid w:val="009D7716"/>
    <w:rsid w:val="009E054B"/>
    <w:rsid w:val="009E14DE"/>
    <w:rsid w:val="009E62FC"/>
    <w:rsid w:val="009F21FE"/>
    <w:rsid w:val="009F3D7E"/>
    <w:rsid w:val="009F4D79"/>
    <w:rsid w:val="00A041DC"/>
    <w:rsid w:val="00A135EB"/>
    <w:rsid w:val="00A15824"/>
    <w:rsid w:val="00A16700"/>
    <w:rsid w:val="00A236C4"/>
    <w:rsid w:val="00A309E5"/>
    <w:rsid w:val="00A34AB8"/>
    <w:rsid w:val="00A36B2D"/>
    <w:rsid w:val="00A41EC3"/>
    <w:rsid w:val="00A51C53"/>
    <w:rsid w:val="00A51F96"/>
    <w:rsid w:val="00A52E70"/>
    <w:rsid w:val="00A552A4"/>
    <w:rsid w:val="00A6306B"/>
    <w:rsid w:val="00A662EF"/>
    <w:rsid w:val="00A70895"/>
    <w:rsid w:val="00A72212"/>
    <w:rsid w:val="00A77A80"/>
    <w:rsid w:val="00A85D9C"/>
    <w:rsid w:val="00A85FC7"/>
    <w:rsid w:val="00A92BAC"/>
    <w:rsid w:val="00A944CF"/>
    <w:rsid w:val="00A95BF9"/>
    <w:rsid w:val="00AA04E6"/>
    <w:rsid w:val="00AB560C"/>
    <w:rsid w:val="00AB560E"/>
    <w:rsid w:val="00AB6A11"/>
    <w:rsid w:val="00AB7882"/>
    <w:rsid w:val="00AC3B1E"/>
    <w:rsid w:val="00AC5A92"/>
    <w:rsid w:val="00AD199B"/>
    <w:rsid w:val="00AD314E"/>
    <w:rsid w:val="00AE2B17"/>
    <w:rsid w:val="00AE54CA"/>
    <w:rsid w:val="00AE569F"/>
    <w:rsid w:val="00AE5EDD"/>
    <w:rsid w:val="00AE5FA8"/>
    <w:rsid w:val="00AE6A49"/>
    <w:rsid w:val="00AE7F05"/>
    <w:rsid w:val="00AE7F2B"/>
    <w:rsid w:val="00AF36F8"/>
    <w:rsid w:val="00AF7C95"/>
    <w:rsid w:val="00AF7FF3"/>
    <w:rsid w:val="00B008F3"/>
    <w:rsid w:val="00B00C97"/>
    <w:rsid w:val="00B10E60"/>
    <w:rsid w:val="00B139BF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74F4D"/>
    <w:rsid w:val="00B829A7"/>
    <w:rsid w:val="00B82A0D"/>
    <w:rsid w:val="00B8312C"/>
    <w:rsid w:val="00B968D8"/>
    <w:rsid w:val="00B977E4"/>
    <w:rsid w:val="00BA0AA4"/>
    <w:rsid w:val="00BA124E"/>
    <w:rsid w:val="00BA14B6"/>
    <w:rsid w:val="00BA3F88"/>
    <w:rsid w:val="00BB3258"/>
    <w:rsid w:val="00BC223A"/>
    <w:rsid w:val="00BC4C16"/>
    <w:rsid w:val="00BD216A"/>
    <w:rsid w:val="00BE0131"/>
    <w:rsid w:val="00BE6DA2"/>
    <w:rsid w:val="00BF0E3E"/>
    <w:rsid w:val="00BF772C"/>
    <w:rsid w:val="00BF7EAD"/>
    <w:rsid w:val="00C01091"/>
    <w:rsid w:val="00C145D8"/>
    <w:rsid w:val="00C31D15"/>
    <w:rsid w:val="00C32FEC"/>
    <w:rsid w:val="00C375E4"/>
    <w:rsid w:val="00C40866"/>
    <w:rsid w:val="00C41A12"/>
    <w:rsid w:val="00C60D8F"/>
    <w:rsid w:val="00C6124B"/>
    <w:rsid w:val="00C6126A"/>
    <w:rsid w:val="00C70503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C355A"/>
    <w:rsid w:val="00CC5180"/>
    <w:rsid w:val="00CD41E7"/>
    <w:rsid w:val="00CD5C27"/>
    <w:rsid w:val="00CD75AA"/>
    <w:rsid w:val="00CD7742"/>
    <w:rsid w:val="00CE0E0A"/>
    <w:rsid w:val="00CF0A35"/>
    <w:rsid w:val="00CF27EB"/>
    <w:rsid w:val="00CF324D"/>
    <w:rsid w:val="00CF5160"/>
    <w:rsid w:val="00CF5252"/>
    <w:rsid w:val="00CF67A4"/>
    <w:rsid w:val="00CF7BC8"/>
    <w:rsid w:val="00CF7DDC"/>
    <w:rsid w:val="00D0132F"/>
    <w:rsid w:val="00D03614"/>
    <w:rsid w:val="00D06457"/>
    <w:rsid w:val="00D07786"/>
    <w:rsid w:val="00D12223"/>
    <w:rsid w:val="00D15AC7"/>
    <w:rsid w:val="00D32E62"/>
    <w:rsid w:val="00D45433"/>
    <w:rsid w:val="00D471DE"/>
    <w:rsid w:val="00D47E26"/>
    <w:rsid w:val="00D52DAC"/>
    <w:rsid w:val="00D54795"/>
    <w:rsid w:val="00D55E6A"/>
    <w:rsid w:val="00D567C5"/>
    <w:rsid w:val="00D60E05"/>
    <w:rsid w:val="00D6282F"/>
    <w:rsid w:val="00D62E97"/>
    <w:rsid w:val="00D7145E"/>
    <w:rsid w:val="00D74D12"/>
    <w:rsid w:val="00D750D9"/>
    <w:rsid w:val="00D76AD5"/>
    <w:rsid w:val="00D77C89"/>
    <w:rsid w:val="00D914A4"/>
    <w:rsid w:val="00D96102"/>
    <w:rsid w:val="00D97F11"/>
    <w:rsid w:val="00DA1638"/>
    <w:rsid w:val="00DA65D8"/>
    <w:rsid w:val="00DB1C44"/>
    <w:rsid w:val="00DB277F"/>
    <w:rsid w:val="00DB6D0E"/>
    <w:rsid w:val="00DC0B45"/>
    <w:rsid w:val="00DC0B86"/>
    <w:rsid w:val="00DC1E14"/>
    <w:rsid w:val="00DC307F"/>
    <w:rsid w:val="00DC7AEF"/>
    <w:rsid w:val="00DD74DF"/>
    <w:rsid w:val="00DE0E47"/>
    <w:rsid w:val="00DE61F7"/>
    <w:rsid w:val="00DF4165"/>
    <w:rsid w:val="00DF7E29"/>
    <w:rsid w:val="00E0239F"/>
    <w:rsid w:val="00E03DB3"/>
    <w:rsid w:val="00E043B6"/>
    <w:rsid w:val="00E0562A"/>
    <w:rsid w:val="00E06E29"/>
    <w:rsid w:val="00E1383F"/>
    <w:rsid w:val="00E17CA2"/>
    <w:rsid w:val="00E23008"/>
    <w:rsid w:val="00E232CA"/>
    <w:rsid w:val="00E27C02"/>
    <w:rsid w:val="00E34FDB"/>
    <w:rsid w:val="00E50A24"/>
    <w:rsid w:val="00E61A3C"/>
    <w:rsid w:val="00E67F59"/>
    <w:rsid w:val="00E87FFD"/>
    <w:rsid w:val="00E9046B"/>
    <w:rsid w:val="00E9160C"/>
    <w:rsid w:val="00E92A39"/>
    <w:rsid w:val="00E9476E"/>
    <w:rsid w:val="00EA38DA"/>
    <w:rsid w:val="00EA51A6"/>
    <w:rsid w:val="00EB3A02"/>
    <w:rsid w:val="00EB5F9F"/>
    <w:rsid w:val="00EB7F73"/>
    <w:rsid w:val="00EC0AE3"/>
    <w:rsid w:val="00ED2AEA"/>
    <w:rsid w:val="00ED2B6C"/>
    <w:rsid w:val="00ED394B"/>
    <w:rsid w:val="00ED458F"/>
    <w:rsid w:val="00ED6708"/>
    <w:rsid w:val="00ED7D7A"/>
    <w:rsid w:val="00EE0031"/>
    <w:rsid w:val="00EE0B17"/>
    <w:rsid w:val="00EE4589"/>
    <w:rsid w:val="00EE7606"/>
    <w:rsid w:val="00EF1670"/>
    <w:rsid w:val="00EF6ED4"/>
    <w:rsid w:val="00F01680"/>
    <w:rsid w:val="00F0173D"/>
    <w:rsid w:val="00F02346"/>
    <w:rsid w:val="00F16E23"/>
    <w:rsid w:val="00F20BC4"/>
    <w:rsid w:val="00F21010"/>
    <w:rsid w:val="00F34CBC"/>
    <w:rsid w:val="00F4225A"/>
    <w:rsid w:val="00F446C0"/>
    <w:rsid w:val="00F449E1"/>
    <w:rsid w:val="00F46B8C"/>
    <w:rsid w:val="00F51C81"/>
    <w:rsid w:val="00F53A39"/>
    <w:rsid w:val="00F55B64"/>
    <w:rsid w:val="00F572AE"/>
    <w:rsid w:val="00F57F0C"/>
    <w:rsid w:val="00F610B1"/>
    <w:rsid w:val="00F611B7"/>
    <w:rsid w:val="00F70882"/>
    <w:rsid w:val="00F85088"/>
    <w:rsid w:val="00F95A6F"/>
    <w:rsid w:val="00F96572"/>
    <w:rsid w:val="00FA0234"/>
    <w:rsid w:val="00FA1BBF"/>
    <w:rsid w:val="00FA34DC"/>
    <w:rsid w:val="00FA4F60"/>
    <w:rsid w:val="00FB35E9"/>
    <w:rsid w:val="00FB70C2"/>
    <w:rsid w:val="00FC0EA1"/>
    <w:rsid w:val="00FC3DB7"/>
    <w:rsid w:val="00FC56F2"/>
    <w:rsid w:val="00FC5B70"/>
    <w:rsid w:val="00FC610D"/>
    <w:rsid w:val="00FE1F85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image" Target="media/image11.png"/><Relationship Id="rId21" Type="http://schemas.openxmlformats.org/officeDocument/2006/relationships/image" Target="media/image12.png"/><Relationship Id="rId22" Type="http://schemas.openxmlformats.org/officeDocument/2006/relationships/image" Target="media/image13.png"/><Relationship Id="rId23" Type="http://schemas.openxmlformats.org/officeDocument/2006/relationships/hyperlink" Target="https://lichess.org/study/7qOrZwG6" TargetMode="External"/><Relationship Id="rId24" Type="http://schemas.openxmlformats.org/officeDocument/2006/relationships/hyperlink" Target="https://brainking.com/pt/GameRules?tp=125" TargetMode="Externa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header" Target="header1.xml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14B88805-A4CE-4C4B-9F42-6E1E42CF89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</TotalTime>
  <Pages>13</Pages>
  <Words>3919</Words>
  <Characters>21167</Characters>
  <Application>Microsoft Macintosh Word</Application>
  <DocSecurity>0</DocSecurity>
  <Lines>176</Lines>
  <Paragraphs>5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5036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de Henriques Martins</cp:lastModifiedBy>
  <cp:revision>41</cp:revision>
  <cp:lastPrinted>2017-11-11T16:55:00Z</cp:lastPrinted>
  <dcterms:created xsi:type="dcterms:W3CDTF">2017-10-14T23:02:00Z</dcterms:created>
  <dcterms:modified xsi:type="dcterms:W3CDTF">2017-11-11T17:05:00Z</dcterms:modified>
  <cp:category/>
</cp:coreProperties>
</file>